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  <w:sz w:val="36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  <w:sz w:val="36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  <w:sz w:val="36"/>
        </w:rPr>
      </w:pPr>
      <w:r w:rsidRPr="003221A4">
        <w:rPr>
          <w:rFonts w:ascii="Arial" w:eastAsiaTheme="majorHAnsi" w:hAnsi="Arial" w:cs="Arial"/>
          <w:sz w:val="36"/>
        </w:rPr>
        <w:t>Supplementary Materials</w:t>
      </w:r>
    </w:p>
    <w:p w:rsidR="00D57C72" w:rsidRPr="003221A4" w:rsidRDefault="00D57C72" w:rsidP="0011638D">
      <w:pPr>
        <w:spacing w:line="360" w:lineRule="auto"/>
        <w:jc w:val="center"/>
        <w:rPr>
          <w:rFonts w:ascii="Arial" w:eastAsiaTheme="majorHAnsi" w:hAnsi="Arial" w:cs="Arial"/>
          <w:sz w:val="36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  <w:sz w:val="36"/>
        </w:rPr>
      </w:pPr>
    </w:p>
    <w:p w:rsidR="0011638D" w:rsidRPr="003221A4" w:rsidRDefault="003221A4" w:rsidP="0011638D">
      <w:pPr>
        <w:spacing w:line="360" w:lineRule="auto"/>
        <w:rPr>
          <w:rFonts w:ascii="Arial" w:eastAsiaTheme="majorHAnsi" w:hAnsi="Arial" w:cs="Arial"/>
          <w:color w:val="000000" w:themeColor="text1"/>
          <w:sz w:val="28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 w:val="28"/>
          <w:szCs w:val="21"/>
        </w:rPr>
        <w:t>Regional-level risk factors for severe hand-foot-and-mouth disease: an ecological study from mainland China</w:t>
      </w:r>
    </w:p>
    <w:p w:rsidR="00D57C72" w:rsidRPr="003221A4" w:rsidRDefault="00D57C72" w:rsidP="0011638D">
      <w:pPr>
        <w:spacing w:line="360" w:lineRule="auto"/>
        <w:rPr>
          <w:rFonts w:ascii="Arial" w:eastAsiaTheme="majorHAnsi" w:hAnsi="Arial" w:cs="Arial"/>
          <w:color w:val="000000" w:themeColor="text1"/>
          <w:sz w:val="28"/>
          <w:szCs w:val="21"/>
        </w:rPr>
      </w:pPr>
    </w:p>
    <w:p w:rsidR="00D57C72" w:rsidRPr="003221A4" w:rsidRDefault="00D57C72" w:rsidP="0011638D">
      <w:pPr>
        <w:spacing w:line="360" w:lineRule="auto"/>
        <w:rPr>
          <w:rFonts w:ascii="Arial" w:eastAsiaTheme="majorHAnsi" w:hAnsi="Arial" w:cs="Arial"/>
          <w:color w:val="000000" w:themeColor="text1"/>
          <w:sz w:val="28"/>
          <w:szCs w:val="21"/>
        </w:rPr>
      </w:pPr>
    </w:p>
    <w:p w:rsidR="0011638D" w:rsidRDefault="0011638D" w:rsidP="0011638D">
      <w:pPr>
        <w:spacing w:line="360" w:lineRule="auto"/>
        <w:rPr>
          <w:rFonts w:ascii="Arial" w:eastAsiaTheme="majorHAnsi" w:hAnsi="Arial" w:cs="Arial"/>
          <w:color w:val="000000" w:themeColor="text1"/>
          <w:sz w:val="24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 xml:space="preserve">S1: Classification of </w:t>
      </w:r>
      <w:r w:rsidR="00541784"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>severe HFMD</w:t>
      </w:r>
      <w:r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 xml:space="preserve"> burdened</w:t>
      </w:r>
      <w:r w:rsidR="00541784"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 xml:space="preserve"> and </w:t>
      </w:r>
      <w:r w:rsidR="003221A4"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 xml:space="preserve">less </w:t>
      </w:r>
      <w:r w:rsidR="00541784"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>burdened areas</w:t>
      </w:r>
    </w:p>
    <w:p w:rsidR="003221A4" w:rsidRPr="003221A4" w:rsidRDefault="003221A4" w:rsidP="0011638D">
      <w:pPr>
        <w:spacing w:line="360" w:lineRule="auto"/>
        <w:rPr>
          <w:rFonts w:ascii="Arial" w:eastAsiaTheme="majorHAnsi" w:hAnsi="Arial" w:cs="Arial"/>
          <w:color w:val="000000" w:themeColor="text1"/>
          <w:sz w:val="24"/>
          <w:szCs w:val="21"/>
        </w:rPr>
      </w:pPr>
    </w:p>
    <w:p w:rsidR="003221A4" w:rsidRDefault="00641926" w:rsidP="003221A4">
      <w:pPr>
        <w:spacing w:line="360" w:lineRule="auto"/>
        <w:rPr>
          <w:rFonts w:ascii="Arial" w:eastAsiaTheme="majorHAnsi" w:hAnsi="Arial" w:cs="Arial"/>
          <w:color w:val="000000" w:themeColor="text1"/>
          <w:sz w:val="24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>S2: The details of the principal component analysis</w:t>
      </w:r>
    </w:p>
    <w:p w:rsidR="003221A4" w:rsidRPr="003221A4" w:rsidRDefault="003221A4" w:rsidP="003221A4">
      <w:pPr>
        <w:spacing w:line="360" w:lineRule="auto"/>
        <w:rPr>
          <w:rFonts w:ascii="Arial" w:eastAsiaTheme="majorHAnsi" w:hAnsi="Arial" w:cs="Arial"/>
          <w:color w:val="000000" w:themeColor="text1"/>
          <w:sz w:val="24"/>
          <w:szCs w:val="21"/>
        </w:rPr>
      </w:pPr>
    </w:p>
    <w:p w:rsidR="00641926" w:rsidRPr="003221A4" w:rsidRDefault="00641926" w:rsidP="003221A4">
      <w:pPr>
        <w:spacing w:line="360" w:lineRule="auto"/>
        <w:rPr>
          <w:rFonts w:ascii="Arial" w:eastAsiaTheme="majorHAnsi" w:hAnsi="Arial" w:cs="Arial"/>
          <w:color w:val="000000" w:themeColor="text1"/>
          <w:sz w:val="24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 w:val="24"/>
          <w:szCs w:val="21"/>
        </w:rPr>
        <w:t xml:space="preserve">S3. Details of stratified analysis </w:t>
      </w:r>
    </w:p>
    <w:p w:rsidR="00641926" w:rsidRPr="003221A4" w:rsidRDefault="00641926" w:rsidP="0011638D">
      <w:pPr>
        <w:spacing w:line="360" w:lineRule="auto"/>
        <w:rPr>
          <w:rFonts w:ascii="Arial" w:eastAsiaTheme="majorHAnsi" w:hAnsi="Arial" w:cs="Arial"/>
          <w:i/>
          <w:color w:val="000000" w:themeColor="text1"/>
          <w:sz w:val="28"/>
          <w:szCs w:val="21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D57C72" w:rsidRPr="003221A4" w:rsidRDefault="00D57C72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3221A4" w:rsidRDefault="003221A4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3221A4" w:rsidRPr="003221A4" w:rsidRDefault="003221A4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Pr="003221A4" w:rsidRDefault="0011638D" w:rsidP="0011638D">
      <w:pPr>
        <w:spacing w:line="360" w:lineRule="auto"/>
        <w:jc w:val="center"/>
        <w:rPr>
          <w:rFonts w:ascii="Arial" w:eastAsiaTheme="majorHAnsi" w:hAnsi="Arial" w:cs="Arial"/>
        </w:rPr>
      </w:pPr>
    </w:p>
    <w:p w:rsidR="0011638D" w:rsidRPr="003221A4" w:rsidRDefault="0011638D" w:rsidP="00656AAC">
      <w:pPr>
        <w:spacing w:line="480" w:lineRule="auto"/>
        <w:rPr>
          <w:rFonts w:ascii="Arial" w:eastAsiaTheme="majorHAnsi" w:hAnsi="Arial" w:cs="Arial"/>
          <w:b/>
        </w:rPr>
      </w:pPr>
      <w:r w:rsidRPr="003221A4">
        <w:rPr>
          <w:rFonts w:ascii="Arial" w:eastAsiaTheme="majorHAnsi" w:hAnsi="Arial" w:cs="Arial"/>
          <w:b/>
        </w:rPr>
        <w:lastRenderedPageBreak/>
        <w:t>S1: Classification of the burdened and less burdened areas</w:t>
      </w:r>
    </w:p>
    <w:p w:rsidR="00641926" w:rsidRDefault="003221A4" w:rsidP="0011638D">
      <w:pPr>
        <w:spacing w:line="360" w:lineRule="auto"/>
        <w:rPr>
          <w:rFonts w:ascii="Arial" w:eastAsiaTheme="majorHAnsi" w:hAnsi="Arial" w:cs="Arial"/>
        </w:rPr>
      </w:pPr>
      <w:r w:rsidRPr="003221A4">
        <w:rPr>
          <w:rFonts w:ascii="Arial" w:eastAsiaTheme="majorHAnsi" w:hAnsi="Arial" w:cs="Arial"/>
        </w:rPr>
        <w:t>Cities with a high case-severity and a low incidence were classified as severe HFMD burdened areas (ranked 51 - 100% in case-severity rate, and 1 – 50% in incidence). Cities with a low case-severity rate and a high incidence were classified as less burdened areas (ranked 1 – 50% in case-severity rate, and 51 – 100% in incidence). Then comparisons of city-specific characteristics between these two groups were conducted.</w:t>
      </w:r>
      <w:r>
        <w:rPr>
          <w:rFonts w:ascii="Arial" w:eastAsiaTheme="majorHAnsi" w:hAnsi="Arial" w:cs="Arial"/>
        </w:rPr>
        <w:t xml:space="preserve"> See table S1 for the classification of the 143 cities.</w:t>
      </w:r>
    </w:p>
    <w:p w:rsidR="003221A4" w:rsidRPr="003221A4" w:rsidRDefault="003221A4" w:rsidP="0011638D">
      <w:pPr>
        <w:spacing w:line="360" w:lineRule="auto"/>
        <w:rPr>
          <w:rFonts w:ascii="Arial" w:eastAsiaTheme="majorHAnsi" w:hAnsi="Arial" w:cs="Arial"/>
        </w:rPr>
      </w:pPr>
    </w:p>
    <w:p w:rsidR="0011638D" w:rsidRPr="003221A4" w:rsidRDefault="0011638D" w:rsidP="00A73CC9">
      <w:pPr>
        <w:jc w:val="left"/>
        <w:rPr>
          <w:rFonts w:ascii="Arial" w:eastAsiaTheme="majorHAnsi" w:hAnsi="Arial" w:cs="Arial"/>
        </w:rPr>
      </w:pPr>
      <w:r w:rsidRPr="003221A4">
        <w:rPr>
          <w:rFonts w:ascii="Arial" w:eastAsiaTheme="majorHAnsi" w:hAnsi="Arial" w:cs="Arial"/>
          <w:b/>
        </w:rPr>
        <w:t>Table</w:t>
      </w:r>
      <w:r w:rsidR="003221A4">
        <w:rPr>
          <w:rFonts w:ascii="Arial" w:eastAsiaTheme="majorHAnsi" w:hAnsi="Arial" w:cs="Arial"/>
          <w:b/>
        </w:rPr>
        <w:t xml:space="preserve"> S</w:t>
      </w:r>
      <w:r w:rsidRPr="003221A4">
        <w:rPr>
          <w:rFonts w:ascii="Arial" w:eastAsiaTheme="majorHAnsi" w:hAnsi="Arial" w:cs="Arial"/>
          <w:b/>
        </w:rPr>
        <w:t>1</w:t>
      </w:r>
      <w:r w:rsidR="00225A16" w:rsidRPr="003221A4">
        <w:rPr>
          <w:rFonts w:ascii="Arial" w:eastAsiaTheme="majorHAnsi" w:hAnsi="Arial" w:cs="Arial"/>
        </w:rPr>
        <w:t xml:space="preserve"> </w:t>
      </w:r>
      <w:r w:rsidR="006C4A5A">
        <w:rPr>
          <w:rFonts w:ascii="Arial" w:eastAsiaTheme="majorHAnsi" w:hAnsi="Arial" w:cs="Arial"/>
        </w:rPr>
        <w:t xml:space="preserve">Classification of </w:t>
      </w:r>
      <w:r w:rsidR="00BD648D">
        <w:rPr>
          <w:rFonts w:ascii="Arial" w:eastAsiaTheme="majorHAnsi" w:hAnsi="Arial" w:cs="Arial"/>
        </w:rPr>
        <w:t>severe HFMD burdened and less burdened groups for the 143 cities</w:t>
      </w:r>
    </w:p>
    <w:tbl>
      <w:tblPr>
        <w:tblW w:w="9572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35"/>
        <w:gridCol w:w="1594"/>
        <w:gridCol w:w="1010"/>
        <w:gridCol w:w="1348"/>
        <w:gridCol w:w="1309"/>
        <w:gridCol w:w="1314"/>
        <w:gridCol w:w="2342"/>
      </w:tblGrid>
      <w:tr w:rsidR="00790491" w:rsidRPr="003221A4" w:rsidTr="003221A4">
        <w:trPr>
          <w:trHeight w:val="900"/>
          <w:jc w:val="center"/>
        </w:trPr>
        <w:tc>
          <w:tcPr>
            <w:tcW w:w="83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  <w:t>CityID</w:t>
            </w:r>
            <w:proofErr w:type="spellEnd"/>
          </w:p>
        </w:tc>
        <w:tc>
          <w:tcPr>
            <w:tcW w:w="159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  <w:t>City</w:t>
            </w:r>
          </w:p>
        </w:tc>
        <w:tc>
          <w:tcPr>
            <w:tcW w:w="101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  <w:t>Case severity rate</w:t>
            </w:r>
          </w:p>
        </w:tc>
        <w:tc>
          <w:tcPr>
            <w:tcW w:w="134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  <w:t>Cumulative incidence</w:t>
            </w:r>
          </w:p>
        </w:tc>
        <w:tc>
          <w:tcPr>
            <w:tcW w:w="130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  <w:t>Rank of Case severity rat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  <w:t>Rank of cumulative incidence</w:t>
            </w:r>
          </w:p>
        </w:tc>
        <w:tc>
          <w:tcPr>
            <w:tcW w:w="234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90491" w:rsidRPr="003221A4" w:rsidRDefault="00641926" w:rsidP="00790491">
            <w:pPr>
              <w:widowControl/>
              <w:jc w:val="center"/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b/>
                <w:color w:val="000000"/>
                <w:kern w:val="0"/>
                <w:szCs w:val="21"/>
              </w:rPr>
              <w:t>City group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</w:t>
            </w:r>
          </w:p>
        </w:tc>
        <w:tc>
          <w:tcPr>
            <w:tcW w:w="159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ichang</w:t>
            </w:r>
          </w:p>
        </w:tc>
        <w:tc>
          <w:tcPr>
            <w:tcW w:w="101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00 </w:t>
            </w:r>
          </w:p>
        </w:tc>
        <w:tc>
          <w:tcPr>
            <w:tcW w:w="13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06.011 </w:t>
            </w:r>
          </w:p>
        </w:tc>
        <w:tc>
          <w:tcPr>
            <w:tcW w:w="13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</w:t>
            </w:r>
          </w:p>
        </w:tc>
        <w:tc>
          <w:tcPr>
            <w:tcW w:w="159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Tianjing</w:t>
            </w:r>
            <w:proofErr w:type="spellEnd"/>
          </w:p>
        </w:tc>
        <w:tc>
          <w:tcPr>
            <w:tcW w:w="101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65 </w:t>
            </w:r>
          </w:p>
        </w:tc>
        <w:tc>
          <w:tcPr>
            <w:tcW w:w="134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06.713 </w:t>
            </w:r>
          </w:p>
        </w:tc>
        <w:tc>
          <w:tcPr>
            <w:tcW w:w="130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anwe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3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08.91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ao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7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18.25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aodi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3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28.93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Xiame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3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29.07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uangsh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1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30.28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ndezhe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8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33.60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uangsh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3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38.53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Taiyu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4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40.17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anmenxia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1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41.78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ang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4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45.61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n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4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49.09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Wuh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1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59.91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Gan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1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74.96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aogu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6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77.67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inchu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7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80.21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ongy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3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85.22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engb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5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93.61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angji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7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05.88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u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1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06.52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anghz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7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11.48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nhua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6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20.88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efe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9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30.38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angsha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4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50.00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ishu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4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82.29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lastRenderedPageBreak/>
              <w:t>2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anya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5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38.62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Guan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4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01.858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2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enzhe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5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96.31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iu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7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44.97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s 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uihua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17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3.278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an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.04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5.94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aoto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89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6.25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ancho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60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7.928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Xinxi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.62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4.04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Xu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90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5.105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uli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.21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3.15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Guyu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80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3.55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3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ichu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.40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5.18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Ank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26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8.75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unche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81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9.25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angchu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78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0.57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any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.09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2.81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anch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96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4.38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53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6.24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Panzhihua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5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7.00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ife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56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9.75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angf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.87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4.20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4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Xiny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62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4.99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aosh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90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5.29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esh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66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5.80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aerbi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3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7.86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umadi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.20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8.89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ngta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35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9.74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Tongliao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19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3.37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Miany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86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4.40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in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62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91.04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Tonghua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3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91.34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5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anzho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41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94.51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angde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68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95.46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urdened area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ichu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1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1.70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iqihaer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7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8.28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Fuxi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6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9.46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x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5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0.03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amus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5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4.51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Dando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0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7.00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uini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3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7.60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azho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5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8.34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6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ibi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2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0.08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enx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6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2.665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lastRenderedPageBreak/>
              <w:t>7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Mudanji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6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4.78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Anshu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2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9.04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iu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3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6.59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ongwe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0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8.61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Kelamay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4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53.11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ink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7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55.88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ipi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7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57.45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Anqi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3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58.908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7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eihe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7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59.948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Wulumuq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1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1.26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n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1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2.88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Dato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8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3.59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Any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1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4.05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Ansh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3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4.61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Xini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2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6.36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angjiak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8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8.41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aiche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4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68.73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Guangyu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5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0.59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8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inch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8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6.89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a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2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7.588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aoy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6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78.85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uaia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5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0.07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ongqi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0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2.10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Tangsh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36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2.38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aot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2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4.27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eny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1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4.86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Jing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0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86.53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anghz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4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90.27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9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anji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07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95.825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ant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10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99.40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ijiangzhua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28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00.72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1~Q2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Kaife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.02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02.70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anpi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59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09.61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Weif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951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12.23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angzh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360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12.717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anto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7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14.01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infe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.17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15.73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inghuangdao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51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17.11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0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uhehaote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32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43.94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engy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9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44.40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Dali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12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46.86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aoy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.10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54.90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ingdao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.55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55.59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Ri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81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59.53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lastRenderedPageBreak/>
              <w:t>11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engd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16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62.13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anji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33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62.31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in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01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75.668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Xian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11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76.05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1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u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83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77.64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engde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2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84.739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uey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65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87.02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shangha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54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92.65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hen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83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92.725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eiji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72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95.38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Xuch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.46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98.45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Fuyang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1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31.77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ingde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74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33.33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Kunmi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.59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33.396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2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Guiy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.53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38.08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ux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.20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45.380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Zunyi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.40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47.13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aibi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51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55.82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Weiha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083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64.18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4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Wu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448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68.76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5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Fu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975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80.55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6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Yulin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70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292.434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Lijia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53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07.461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8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Chizhou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91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22.58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39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Guizh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796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29.96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40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Haikou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169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340.875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41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eihai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432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21.12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42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proofErr w:type="spellStart"/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Baise</w:t>
            </w:r>
            <w:proofErr w:type="spellEnd"/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1.194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454.512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  <w:tr w:rsidR="00790491" w:rsidRPr="003221A4" w:rsidTr="003221A4">
        <w:trPr>
          <w:trHeight w:val="280"/>
          <w:jc w:val="center"/>
        </w:trPr>
        <w:tc>
          <w:tcPr>
            <w:tcW w:w="835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143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Nanning</w:t>
            </w:r>
          </w:p>
        </w:tc>
        <w:tc>
          <w:tcPr>
            <w:tcW w:w="1010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0.857 </w:t>
            </w:r>
          </w:p>
        </w:tc>
        <w:tc>
          <w:tcPr>
            <w:tcW w:w="1348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 xml:space="preserve">554.733 </w:t>
            </w:r>
          </w:p>
        </w:tc>
        <w:tc>
          <w:tcPr>
            <w:tcW w:w="1309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Q3~Q4</w:t>
            </w:r>
          </w:p>
        </w:tc>
        <w:tc>
          <w:tcPr>
            <w:tcW w:w="2342" w:type="dxa"/>
            <w:shd w:val="clear" w:color="auto" w:fill="auto"/>
            <w:noWrap/>
            <w:vAlign w:val="bottom"/>
            <w:hideMark/>
          </w:tcPr>
          <w:p w:rsidR="00790491" w:rsidRPr="003221A4" w:rsidRDefault="00790491" w:rsidP="00790491">
            <w:pPr>
              <w:widowControl/>
              <w:jc w:val="center"/>
              <w:rPr>
                <w:rFonts w:ascii="Arial" w:eastAsia="华文细黑" w:hAnsi="Arial" w:cs="Arial"/>
                <w:color w:val="000000"/>
                <w:kern w:val="0"/>
                <w:szCs w:val="21"/>
              </w:rPr>
            </w:pPr>
            <w:r w:rsidRPr="003221A4">
              <w:rPr>
                <w:rFonts w:ascii="Arial" w:eastAsia="华文细黑" w:hAnsi="Arial" w:cs="Arial"/>
                <w:color w:val="000000"/>
                <w:kern w:val="0"/>
                <w:szCs w:val="21"/>
              </w:rPr>
              <w:t>-</w:t>
            </w:r>
          </w:p>
        </w:tc>
      </w:tr>
    </w:tbl>
    <w:p w:rsidR="0011638D" w:rsidRPr="003221A4" w:rsidRDefault="0011638D" w:rsidP="0002123B">
      <w:pPr>
        <w:widowControl/>
        <w:spacing w:line="600" w:lineRule="auto"/>
        <w:rPr>
          <w:rFonts w:ascii="Arial" w:eastAsiaTheme="majorHAnsi" w:hAnsi="Arial" w:cs="Arial"/>
          <w:kern w:val="0"/>
          <w:sz w:val="26"/>
          <w:szCs w:val="26"/>
          <w:shd w:val="clear" w:color="auto" w:fill="FFFFFF"/>
        </w:rPr>
      </w:pPr>
    </w:p>
    <w:p w:rsidR="0011638D" w:rsidRPr="003221A4" w:rsidRDefault="0011638D" w:rsidP="0002123B">
      <w:pPr>
        <w:widowControl/>
        <w:spacing w:line="600" w:lineRule="auto"/>
        <w:rPr>
          <w:rFonts w:ascii="Arial" w:eastAsiaTheme="majorHAnsi" w:hAnsi="Arial" w:cs="Arial"/>
          <w:kern w:val="0"/>
          <w:sz w:val="26"/>
          <w:szCs w:val="26"/>
          <w:shd w:val="clear" w:color="auto" w:fill="FFFFFF"/>
        </w:rPr>
      </w:pPr>
    </w:p>
    <w:p w:rsidR="00641926" w:rsidRPr="003221A4" w:rsidRDefault="00641926" w:rsidP="0002123B">
      <w:pPr>
        <w:widowControl/>
        <w:spacing w:line="600" w:lineRule="auto"/>
        <w:rPr>
          <w:rFonts w:ascii="Arial" w:eastAsiaTheme="majorHAnsi" w:hAnsi="Arial" w:cs="Arial"/>
          <w:kern w:val="0"/>
          <w:sz w:val="26"/>
          <w:szCs w:val="26"/>
          <w:shd w:val="clear" w:color="auto" w:fill="FFFFFF"/>
        </w:rPr>
      </w:pPr>
    </w:p>
    <w:p w:rsidR="00641926" w:rsidRPr="003221A4" w:rsidRDefault="00641926" w:rsidP="0002123B">
      <w:pPr>
        <w:widowControl/>
        <w:spacing w:line="600" w:lineRule="auto"/>
        <w:rPr>
          <w:rFonts w:ascii="Arial" w:eastAsiaTheme="majorHAnsi" w:hAnsi="Arial" w:cs="Arial"/>
          <w:kern w:val="0"/>
          <w:sz w:val="26"/>
          <w:szCs w:val="26"/>
          <w:shd w:val="clear" w:color="auto" w:fill="FFFFFF"/>
        </w:rPr>
      </w:pPr>
    </w:p>
    <w:p w:rsidR="00641926" w:rsidRPr="003221A4" w:rsidRDefault="00641926" w:rsidP="0002123B">
      <w:pPr>
        <w:widowControl/>
        <w:spacing w:line="600" w:lineRule="auto"/>
        <w:rPr>
          <w:rFonts w:ascii="Arial" w:eastAsiaTheme="majorHAnsi" w:hAnsi="Arial" w:cs="Arial"/>
          <w:kern w:val="0"/>
          <w:sz w:val="26"/>
          <w:szCs w:val="26"/>
          <w:shd w:val="clear" w:color="auto" w:fill="FFFFFF"/>
        </w:rPr>
      </w:pPr>
    </w:p>
    <w:p w:rsidR="00641926" w:rsidRPr="003221A4" w:rsidRDefault="00641926" w:rsidP="0002123B">
      <w:pPr>
        <w:widowControl/>
        <w:spacing w:line="600" w:lineRule="auto"/>
        <w:rPr>
          <w:rFonts w:ascii="Arial" w:eastAsiaTheme="majorHAnsi" w:hAnsi="Arial" w:cs="Arial"/>
          <w:kern w:val="0"/>
          <w:sz w:val="26"/>
          <w:szCs w:val="26"/>
          <w:shd w:val="clear" w:color="auto" w:fill="FFFFFF"/>
        </w:rPr>
      </w:pPr>
    </w:p>
    <w:p w:rsidR="00223087" w:rsidRPr="005349FE" w:rsidRDefault="00641926" w:rsidP="0002123B">
      <w:pPr>
        <w:widowControl/>
        <w:spacing w:line="600" w:lineRule="auto"/>
        <w:rPr>
          <w:rFonts w:ascii="Arial" w:eastAsiaTheme="majorHAnsi" w:hAnsi="Arial" w:cs="Arial"/>
          <w:b/>
          <w:kern w:val="0"/>
          <w:szCs w:val="21"/>
          <w:shd w:val="clear" w:color="auto" w:fill="FFFFFF"/>
        </w:rPr>
      </w:pPr>
      <w:r w:rsidRPr="005349FE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lastRenderedPageBreak/>
        <w:t>S2</w:t>
      </w:r>
      <w:r w:rsidR="00FB1339" w:rsidRPr="005349FE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t xml:space="preserve">. </w:t>
      </w:r>
      <w:r w:rsidR="00F668DC" w:rsidRPr="005349FE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t xml:space="preserve">The details of </w:t>
      </w:r>
      <w:r w:rsidR="00FB1339" w:rsidRPr="005349FE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t>the principal component analysis</w:t>
      </w:r>
    </w:p>
    <w:p w:rsidR="00FB1339" w:rsidRPr="003221A4" w:rsidRDefault="00FB1339" w:rsidP="00A14DD3">
      <w:pPr>
        <w:spacing w:line="360" w:lineRule="auto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Cs w:val="21"/>
        </w:rPr>
        <w:t>Original city-</w:t>
      </w:r>
      <w:r w:rsidRPr="003221A4">
        <w:rPr>
          <w:rFonts w:ascii="Arial" w:hAnsi="Arial" w:cs="Arial"/>
          <w:iCs/>
          <w:szCs w:val="22"/>
        </w:rPr>
        <w:t xml:space="preserve">specific variables with </w:t>
      </w:r>
      <w:bookmarkStart w:id="0" w:name="OLE_LINK5"/>
      <w:bookmarkStart w:id="1" w:name="OLE_LINK6"/>
      <w:r w:rsidRPr="003221A4">
        <w:rPr>
          <w:rFonts w:ascii="Arial" w:hAnsi="Arial" w:cs="Arial"/>
          <w:iCs/>
          <w:szCs w:val="22"/>
        </w:rPr>
        <w:t>variance inflation factor</w:t>
      </w:r>
      <w:bookmarkEnd w:id="0"/>
      <w:bookmarkEnd w:id="1"/>
      <w:r w:rsidRPr="003221A4">
        <w:rPr>
          <w:rFonts w:ascii="Arial" w:hAnsi="Arial" w:cs="Arial"/>
          <w:iCs/>
          <w:szCs w:val="22"/>
        </w:rPr>
        <w:t xml:space="preserve"> (VIF) greater than or equal to five were included in the principal component analysis (PCA) for dimensionality reduction </w:t>
      </w:r>
      <w:r w:rsidRPr="003221A4">
        <w:rPr>
          <w:rFonts w:ascii="Arial" w:hAnsi="Arial" w:cs="Arial"/>
          <w:iCs/>
          <w:szCs w:val="22"/>
        </w:rPr>
        <w:fldChar w:fldCharType="begin"/>
      </w:r>
      <w:r w:rsidR="00225A16" w:rsidRPr="003221A4">
        <w:rPr>
          <w:rFonts w:ascii="Arial" w:hAnsi="Arial" w:cs="Arial"/>
          <w:iCs/>
          <w:szCs w:val="22"/>
        </w:rPr>
        <w:instrText xml:space="preserve"> ADDIN EN.CITE &lt;EndNote&gt;&lt;Cite&gt;&lt;Author&gt;Akinwande&lt;/Author&gt;&lt;Year&gt;2015&lt;/Year&gt;&lt;RecNum&gt;199&lt;/RecNum&gt;&lt;DisplayText&gt;[1]&lt;/DisplayText&gt;&lt;record&gt;&lt;rec-number&gt;199&lt;/rec-number&gt;&lt;foreign-keys&gt;&lt;key app="EN" db-id="dvwx02e25dvsf2eafrqp22drxt5v50ar2ewd" timestamp="1591722822"&gt;199&lt;/key&gt;&lt;/foreign-keys&gt;&lt;ref-type name="Journal Article"&gt;17&lt;/ref-type&gt;&lt;contributors&gt;&lt;authors&gt;&lt;author&gt;Michael Olusegun Akinwande&lt;/author&gt;&lt;author&gt;Hussaini Garba Dikko&lt;/author&gt;&lt;author&gt;Agboola Samson&lt;/author&gt;&lt;/authors&gt;&lt;/contributors&gt;&lt;titles&gt;&lt;title&gt;Variance Inflation Factor: As a Condition for the Inclusion of Suppressor Variable(s) in Regression Analysis&lt;/title&gt;&lt;secondary-title&gt;Open Journal of Statistics&lt;/secondary-title&gt;&lt;/titles&gt;&lt;periodical&gt;&lt;full-title&gt;Open Journal of Statistics&lt;/full-title&gt;&lt;/periodical&gt;&lt;pages&gt;14&lt;/pages&gt;&lt;volume&gt;Vol.05No.07&lt;/volume&gt;&lt;dates&gt;&lt;year&gt;2015&lt;/year&gt;&lt;/dates&gt;&lt;urls&gt;&lt;related-urls&gt;&lt;url&gt;//www.scirp.org/journal/paperinformation.aspx?paperid=62189&lt;/url&gt;&lt;/related-urls&gt;&lt;/urls&gt;&lt;custom7&gt;62189&lt;/custom7&gt;&lt;electronic-resource-num&gt;10.4236/ojs.2015.57075&lt;/electronic-resource-num&gt;&lt;/record&gt;&lt;/Cite&gt;&lt;/EndNote&gt;</w:instrText>
      </w:r>
      <w:r w:rsidRPr="003221A4">
        <w:rPr>
          <w:rFonts w:ascii="Arial" w:hAnsi="Arial" w:cs="Arial"/>
          <w:iCs/>
          <w:szCs w:val="22"/>
        </w:rPr>
        <w:fldChar w:fldCharType="separate"/>
      </w:r>
      <w:r w:rsidR="00225A16" w:rsidRPr="003221A4">
        <w:rPr>
          <w:rFonts w:ascii="Arial" w:hAnsi="Arial" w:cs="Arial"/>
          <w:iCs/>
          <w:noProof/>
          <w:szCs w:val="22"/>
        </w:rPr>
        <w:t>[1]</w:t>
      </w:r>
      <w:r w:rsidRPr="003221A4">
        <w:rPr>
          <w:rFonts w:ascii="Arial" w:hAnsi="Arial" w:cs="Arial"/>
          <w:iCs/>
          <w:szCs w:val="22"/>
        </w:rPr>
        <w:fldChar w:fldCharType="end"/>
      </w:r>
      <w:r w:rsidRPr="003221A4">
        <w:rPr>
          <w:rFonts w:ascii="Arial" w:hAnsi="Arial" w:cs="Arial"/>
          <w:iCs/>
          <w:szCs w:val="22"/>
        </w:rPr>
        <w:t xml:space="preserve">. Those original variables contained average population;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number of pupils; GDP; passenger traffic volume; licensed physicians, beds, and hospitals per 1000 persons; relative humidity, temperature, rainfall, and sunshine hours</w:t>
      </w:r>
      <w:r w:rsidR="005349FE">
        <w:rPr>
          <w:rFonts w:ascii="Arial" w:eastAsiaTheme="majorHAnsi" w:hAnsi="Arial" w:cs="Arial"/>
          <w:color w:val="000000" w:themeColor="text1"/>
          <w:szCs w:val="21"/>
        </w:rPr>
        <w:t xml:space="preserve"> (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Table </w:t>
      </w:r>
      <w:r w:rsidR="005349FE">
        <w:rPr>
          <w:rFonts w:ascii="Arial" w:eastAsiaTheme="majorHAnsi" w:hAnsi="Arial" w:cs="Arial"/>
          <w:color w:val="000000" w:themeColor="text1"/>
          <w:szCs w:val="21"/>
        </w:rPr>
        <w:t>S</w:t>
      </w:r>
      <w:r w:rsidR="00641926" w:rsidRPr="003221A4">
        <w:rPr>
          <w:rFonts w:ascii="Arial" w:eastAsiaTheme="majorHAnsi" w:hAnsi="Arial" w:cs="Arial"/>
          <w:color w:val="000000" w:themeColor="text1"/>
          <w:szCs w:val="21"/>
        </w:rPr>
        <w:t>2</w:t>
      </w:r>
      <w:r w:rsidR="005349FE">
        <w:rPr>
          <w:rFonts w:ascii="Arial" w:eastAsiaTheme="majorHAnsi" w:hAnsi="Arial" w:cs="Arial"/>
          <w:color w:val="000000" w:themeColor="text1"/>
          <w:szCs w:val="21"/>
        </w:rPr>
        <w:t>)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. </w:t>
      </w:r>
    </w:p>
    <w:p w:rsidR="00FB1339" w:rsidRPr="003221A4" w:rsidRDefault="00FA0048" w:rsidP="00A14DD3">
      <w:pPr>
        <w:spacing w:line="360" w:lineRule="auto"/>
        <w:ind w:firstLine="420"/>
        <w:rPr>
          <w:rFonts w:ascii="Arial" w:eastAsiaTheme="majorHAnsi" w:hAnsi="Arial" w:cs="Arial"/>
          <w:color w:val="000000" w:themeColor="text1"/>
          <w:szCs w:val="21"/>
        </w:rPr>
      </w:pPr>
      <w:r>
        <w:rPr>
          <w:rFonts w:ascii="Arial" w:eastAsiaTheme="majorHAnsi" w:hAnsi="Arial" w:cs="Arial"/>
          <w:color w:val="000000" w:themeColor="text1"/>
          <w:szCs w:val="21"/>
        </w:rPr>
        <w:t>T</w:t>
      </w:r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wo principal components were generated and jointly explained almost all the total variance (100%), of which the first principal component accounts for 66%, and the second principal component for 34% of the total variance, respectively. The first principal component was </w:t>
      </w:r>
      <w:bookmarkStart w:id="2" w:name="OLE_LINK71"/>
      <w:bookmarkStart w:id="3" w:name="OLE_LINK72"/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>city development indicator</w:t>
      </w:r>
      <w:bookmarkEnd w:id="2"/>
      <w:bookmarkEnd w:id="3"/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 as it mainly correlated with average population (loading=0.95), number of elementary school students (loading=0.92), GDP (loading=0.94), traffic passengers (loading=0.78), GDP per person (loading=0.52), number of hospitals </w:t>
      </w:r>
      <w:bookmarkStart w:id="4" w:name="OLE_LINK57"/>
      <w:bookmarkStart w:id="5" w:name="OLE_LINK58"/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>(loading=0.87)</w:t>
      </w:r>
      <w:bookmarkEnd w:id="4"/>
      <w:bookmarkEnd w:id="5"/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, number of beds(loading=0.96), and number of licensed doctors (loading=0.97). Higher value in city development indicator </w:t>
      </w:r>
      <w:r w:rsidR="0084100F">
        <w:rPr>
          <w:rFonts w:ascii="Arial" w:eastAsiaTheme="majorHAnsi" w:hAnsi="Arial" w:cs="Arial"/>
          <w:color w:val="000000" w:themeColor="text1"/>
          <w:szCs w:val="21"/>
        </w:rPr>
        <w:t>indicated</w:t>
      </w:r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 better city development</w:t>
      </w:r>
      <w:r w:rsidR="0084100F">
        <w:rPr>
          <w:rFonts w:ascii="Arial" w:eastAsiaTheme="majorHAnsi" w:hAnsi="Arial" w:cs="Arial"/>
          <w:color w:val="000000" w:themeColor="text1"/>
          <w:szCs w:val="21"/>
        </w:rPr>
        <w:t xml:space="preserve"> level</w:t>
      </w:r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. The second principal component was </w:t>
      </w:r>
      <w:bookmarkStart w:id="6" w:name="OLE_LINK73"/>
      <w:bookmarkStart w:id="7" w:name="OLE_LINK74"/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>meteorological indicator</w:t>
      </w:r>
      <w:bookmarkEnd w:id="6"/>
      <w:bookmarkEnd w:id="7"/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 as it mainly correlated with average temperature (loading=0.85), average relative humidity (loading=0.90), average rainfall (loading=0.88), and average sunshine (loading=-0.85). Cities with higher meteorological indicator </w:t>
      </w:r>
      <w:r w:rsidR="00495EFD">
        <w:rPr>
          <w:rFonts w:ascii="Arial" w:eastAsiaTheme="majorHAnsi" w:hAnsi="Arial" w:cs="Arial"/>
          <w:color w:val="000000" w:themeColor="text1"/>
          <w:szCs w:val="21"/>
        </w:rPr>
        <w:t xml:space="preserve">were </w:t>
      </w:r>
      <w:r w:rsidR="00495EFD" w:rsidRPr="00651AD8">
        <w:rPr>
          <w:rFonts w:ascii="Arial" w:eastAsiaTheme="majorHAnsi" w:hAnsi="Arial" w:cs="Arial"/>
          <w:color w:val="000000" w:themeColor="text1"/>
          <w:szCs w:val="21"/>
        </w:rPr>
        <w:t xml:space="preserve">characterized by warm and humid </w:t>
      </w:r>
      <w:r w:rsidR="00495EFD">
        <w:rPr>
          <w:rFonts w:ascii="Arial" w:eastAsiaTheme="majorHAnsi" w:hAnsi="Arial" w:cs="Arial"/>
          <w:color w:val="000000" w:themeColor="text1"/>
          <w:szCs w:val="21"/>
        </w:rPr>
        <w:t xml:space="preserve">and sunny </w:t>
      </w:r>
      <w:r w:rsidR="00495EFD" w:rsidRPr="00651AD8">
        <w:rPr>
          <w:rFonts w:ascii="Arial" w:eastAsiaTheme="majorHAnsi" w:hAnsi="Arial" w:cs="Arial"/>
          <w:color w:val="000000" w:themeColor="text1"/>
          <w:szCs w:val="21"/>
        </w:rPr>
        <w:t>climate</w:t>
      </w:r>
      <w:r w:rsidR="00495EFD">
        <w:rPr>
          <w:rFonts w:ascii="Arial" w:eastAsiaTheme="majorHAnsi" w:hAnsi="Arial" w:cs="Arial"/>
          <w:color w:val="000000" w:themeColor="text1"/>
          <w:szCs w:val="21"/>
        </w:rPr>
        <w:t xml:space="preserve"> (</w:t>
      </w:r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Table </w:t>
      </w:r>
      <w:r w:rsidR="00495EFD">
        <w:rPr>
          <w:rFonts w:ascii="Arial" w:eastAsiaTheme="majorHAnsi" w:hAnsi="Arial" w:cs="Arial"/>
          <w:color w:val="000000" w:themeColor="text1"/>
          <w:szCs w:val="21"/>
        </w:rPr>
        <w:t>S</w:t>
      </w:r>
      <w:r w:rsidR="00641926" w:rsidRPr="003221A4">
        <w:rPr>
          <w:rFonts w:ascii="Arial" w:eastAsiaTheme="majorHAnsi" w:hAnsi="Arial" w:cs="Arial"/>
          <w:color w:val="000000" w:themeColor="text1"/>
          <w:szCs w:val="21"/>
        </w:rPr>
        <w:t>3</w:t>
      </w:r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, Fig. </w:t>
      </w:r>
      <w:r w:rsidR="00621287">
        <w:rPr>
          <w:rFonts w:ascii="Arial" w:eastAsiaTheme="majorHAnsi" w:hAnsi="Arial" w:cs="Arial"/>
          <w:color w:val="000000" w:themeColor="text1"/>
          <w:szCs w:val="21"/>
        </w:rPr>
        <w:t>S</w:t>
      </w:r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>1</w:t>
      </w:r>
      <w:r w:rsidR="00495EFD">
        <w:rPr>
          <w:rFonts w:ascii="Arial" w:eastAsiaTheme="majorHAnsi" w:hAnsi="Arial" w:cs="Arial"/>
          <w:color w:val="000000" w:themeColor="text1"/>
          <w:szCs w:val="21"/>
        </w:rPr>
        <w:t>)</w:t>
      </w:r>
      <w:r w:rsidR="00FB1339" w:rsidRPr="003221A4">
        <w:rPr>
          <w:rFonts w:ascii="Arial" w:eastAsiaTheme="majorHAnsi" w:hAnsi="Arial" w:cs="Arial"/>
          <w:color w:val="000000" w:themeColor="text1"/>
          <w:szCs w:val="21"/>
        </w:rPr>
        <w:t xml:space="preserve">. </w:t>
      </w:r>
    </w:p>
    <w:p w:rsidR="00641926" w:rsidRPr="003221A4" w:rsidRDefault="00641926" w:rsidP="0002123B">
      <w:pPr>
        <w:spacing w:line="36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CC9">
      <w:pPr>
        <w:suppressLineNumbers/>
        <w:jc w:val="left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b/>
          <w:color w:val="000000" w:themeColor="text1"/>
          <w:szCs w:val="21"/>
        </w:rPr>
        <w:t xml:space="preserve">Table </w:t>
      </w:r>
      <w:r w:rsidR="005349FE">
        <w:rPr>
          <w:rFonts w:ascii="Arial" w:eastAsiaTheme="majorHAnsi" w:hAnsi="Arial" w:cs="Arial"/>
          <w:b/>
          <w:color w:val="000000" w:themeColor="text1"/>
          <w:szCs w:val="21"/>
        </w:rPr>
        <w:t>S</w:t>
      </w:r>
      <w:r w:rsidR="00641926" w:rsidRPr="003221A4">
        <w:rPr>
          <w:rFonts w:ascii="Arial" w:eastAsiaTheme="majorHAnsi" w:hAnsi="Arial" w:cs="Arial"/>
          <w:b/>
          <w:color w:val="000000" w:themeColor="text1"/>
          <w:szCs w:val="21"/>
        </w:rPr>
        <w:t>2</w:t>
      </w:r>
      <w:r w:rsidR="00225A16" w:rsidRPr="003221A4">
        <w:rPr>
          <w:rFonts w:ascii="Arial" w:eastAsiaTheme="majorHAnsi" w:hAnsi="Arial" w:cs="Arial"/>
          <w:color w:val="000000" w:themeColor="text1"/>
          <w:szCs w:val="21"/>
        </w:rPr>
        <w:t xml:space="preserve">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Variance inflation factor for city-specific characteristics</w:t>
      </w:r>
    </w:p>
    <w:tbl>
      <w:tblPr>
        <w:tblW w:w="8290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377"/>
        <w:gridCol w:w="3036"/>
        <w:gridCol w:w="1966"/>
        <w:gridCol w:w="1911"/>
      </w:tblGrid>
      <w:tr w:rsidR="00FB1339" w:rsidRPr="003221A4" w:rsidTr="002957E4">
        <w:trPr>
          <w:trHeight w:val="340"/>
          <w:jc w:val="center"/>
        </w:trPr>
        <w:tc>
          <w:tcPr>
            <w:tcW w:w="1377" w:type="dxa"/>
            <w:tcBorders>
              <w:bottom w:val="single" w:sz="4" w:space="0" w:color="auto"/>
            </w:tcBorders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NO</w:t>
            </w:r>
          </w:p>
        </w:tc>
        <w:tc>
          <w:tcPr>
            <w:tcW w:w="3036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 xml:space="preserve">Variables </w:t>
            </w:r>
          </w:p>
        </w:tc>
        <w:tc>
          <w:tcPr>
            <w:tcW w:w="1966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VIF</w:t>
            </w:r>
          </w:p>
        </w:tc>
        <w:tc>
          <w:tcPr>
            <w:tcW w:w="1911" w:type="dxa"/>
            <w:tcBorders>
              <w:bottom w:val="single" w:sz="4" w:space="0" w:color="auto"/>
            </w:tcBorders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 in PCA †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  <w:tcBorders>
              <w:top w:val="single" w:sz="4" w:space="0" w:color="auto"/>
              <w:bottom w:val="nil"/>
            </w:tcBorders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</w:t>
            </w:r>
          </w:p>
        </w:tc>
        <w:tc>
          <w:tcPr>
            <w:tcW w:w="303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population</w:t>
            </w:r>
          </w:p>
        </w:tc>
        <w:tc>
          <w:tcPr>
            <w:tcW w:w="196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34.1</w:t>
            </w:r>
          </w:p>
        </w:tc>
        <w:tc>
          <w:tcPr>
            <w:tcW w:w="1911" w:type="dxa"/>
            <w:tcBorders>
              <w:top w:val="single" w:sz="4" w:space="0" w:color="auto"/>
              <w:bottom w:val="nil"/>
            </w:tcBorders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  <w:tcBorders>
              <w:top w:val="nil"/>
            </w:tcBorders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2</w:t>
            </w:r>
          </w:p>
        </w:tc>
        <w:tc>
          <w:tcPr>
            <w:tcW w:w="3036" w:type="dxa"/>
            <w:tcBorders>
              <w:top w:val="nil"/>
            </w:tcBorders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bookmarkStart w:id="8" w:name="OLE_LINK59"/>
            <w:bookmarkStart w:id="9" w:name="OLE_LINK60"/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increase rate</w:t>
            </w:r>
            <w:bookmarkEnd w:id="8"/>
            <w:bookmarkEnd w:id="9"/>
          </w:p>
        </w:tc>
        <w:tc>
          <w:tcPr>
            <w:tcW w:w="1966" w:type="dxa"/>
            <w:tcBorders>
              <w:top w:val="nil"/>
            </w:tcBorders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2.2</w:t>
            </w:r>
          </w:p>
        </w:tc>
        <w:tc>
          <w:tcPr>
            <w:tcW w:w="1911" w:type="dxa"/>
            <w:tcBorders>
              <w:top w:val="nil"/>
            </w:tcBorders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bookmarkStart w:id="10" w:name="OLE_LINK27"/>
            <w:bookmarkStart w:id="11" w:name="OLE_LINK28"/>
            <w:bookmarkStart w:id="12" w:name="OLE_LINK31"/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Excluded</w:t>
            </w:r>
            <w:bookmarkEnd w:id="10"/>
            <w:bookmarkEnd w:id="11"/>
            <w:bookmarkEnd w:id="12"/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3</w:t>
            </w:r>
          </w:p>
        </w:tc>
        <w:tc>
          <w:tcPr>
            <w:tcW w:w="303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density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2.2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Ex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4</w:t>
            </w:r>
          </w:p>
        </w:tc>
        <w:tc>
          <w:tcPr>
            <w:tcW w:w="303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 w:val="18"/>
                <w:szCs w:val="21"/>
              </w:rPr>
              <w:t>No. of elementary school students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8.8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5</w:t>
            </w:r>
          </w:p>
        </w:tc>
        <w:tc>
          <w:tcPr>
            <w:tcW w:w="303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GDP †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25.3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6</w:t>
            </w:r>
          </w:p>
        </w:tc>
        <w:tc>
          <w:tcPr>
            <w:tcW w:w="303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 per person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5.0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7</w:t>
            </w:r>
          </w:p>
        </w:tc>
        <w:tc>
          <w:tcPr>
            <w:tcW w:w="303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bookmarkStart w:id="13" w:name="OLE_LINK61"/>
            <w:bookmarkStart w:id="14" w:name="OLE_LINK62"/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 increase rate</w:t>
            </w:r>
            <w:bookmarkEnd w:id="13"/>
            <w:bookmarkEnd w:id="14"/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.9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Ex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8</w:t>
            </w:r>
          </w:p>
        </w:tc>
        <w:tc>
          <w:tcPr>
            <w:tcW w:w="303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Traffic passengers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5.6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9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Number of hospitals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7.3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0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Number of beds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37.9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lastRenderedPageBreak/>
              <w:t>11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Number of licensed doctors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29.0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2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bookmarkStart w:id="15" w:name="OLE_LINK63"/>
            <w:bookmarkStart w:id="16" w:name="OLE_LINK64"/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er capita public green areas</w:t>
            </w:r>
            <w:bookmarkEnd w:id="15"/>
            <w:bookmarkEnd w:id="16"/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3.8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Ex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3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temperature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4930.2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4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relative humidity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75.3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5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rainfall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9.0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  <w:tr w:rsidR="00FB1339" w:rsidRPr="003221A4" w:rsidTr="002957E4">
        <w:trPr>
          <w:trHeight w:val="340"/>
          <w:jc w:val="center"/>
        </w:trPr>
        <w:tc>
          <w:tcPr>
            <w:tcW w:w="1377" w:type="dxa"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16</w:t>
            </w:r>
          </w:p>
        </w:tc>
        <w:tc>
          <w:tcPr>
            <w:tcW w:w="3036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sunshine</w:t>
            </w:r>
          </w:p>
        </w:tc>
        <w:tc>
          <w:tcPr>
            <w:tcW w:w="1966" w:type="dxa"/>
            <w:shd w:val="clear" w:color="auto" w:fill="auto"/>
            <w:noWrap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8.6</w:t>
            </w:r>
          </w:p>
        </w:tc>
        <w:tc>
          <w:tcPr>
            <w:tcW w:w="1911" w:type="dxa"/>
          </w:tcPr>
          <w:p w:rsidR="00FB1339" w:rsidRPr="003221A4" w:rsidRDefault="00FB1339" w:rsidP="00A73666">
            <w:pPr>
              <w:jc w:val="center"/>
              <w:rPr>
                <w:rFonts w:ascii="Arial" w:eastAsiaTheme="majorHAnsi" w:hAnsi="Arial" w:cs="Arial"/>
                <w:color w:val="000000" w:themeColor="text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kern w:val="0"/>
                <w:szCs w:val="21"/>
              </w:rPr>
              <w:t>Included</w:t>
            </w:r>
          </w:p>
        </w:tc>
      </w:tr>
    </w:tbl>
    <w:p w:rsidR="00FB1339" w:rsidRPr="003221A4" w:rsidRDefault="00FB1339" w:rsidP="00A73666">
      <w:pPr>
        <w:rPr>
          <w:rFonts w:ascii="Arial" w:eastAsiaTheme="majorHAnsi" w:hAnsi="Arial" w:cs="Arial"/>
          <w:color w:val="000000" w:themeColor="text1"/>
          <w:sz w:val="20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 w:val="20"/>
          <w:szCs w:val="21"/>
        </w:rPr>
        <w:t xml:space="preserve">† : Variables with variance inflation factor (VIF) greater than or equal to 5 were included in the principal component analysis (PCA) </w:t>
      </w:r>
      <w:r w:rsidRPr="003221A4">
        <w:rPr>
          <w:rFonts w:ascii="Arial" w:eastAsiaTheme="majorHAnsi" w:hAnsi="Arial" w:cs="Arial"/>
          <w:color w:val="000000" w:themeColor="text1"/>
          <w:sz w:val="20"/>
          <w:szCs w:val="21"/>
        </w:rPr>
        <w:fldChar w:fldCharType="begin"/>
      </w:r>
      <w:r w:rsidR="00225A16" w:rsidRPr="003221A4">
        <w:rPr>
          <w:rFonts w:ascii="Arial" w:eastAsiaTheme="majorHAnsi" w:hAnsi="Arial" w:cs="Arial"/>
          <w:color w:val="000000" w:themeColor="text1"/>
          <w:sz w:val="20"/>
          <w:szCs w:val="21"/>
        </w:rPr>
        <w:instrText xml:space="preserve"> ADDIN EN.CITE &lt;EndNote&gt;&lt;Cite&gt;&lt;Author&gt;Akinwande&lt;/Author&gt;&lt;Year&gt;2015&lt;/Year&gt;&lt;RecNum&gt;199&lt;/RecNum&gt;&lt;DisplayText&gt;[1]&lt;/DisplayText&gt;&lt;record&gt;&lt;rec-number&gt;199&lt;/rec-number&gt;&lt;foreign-keys&gt;&lt;key app="EN" db-id="dvwx02e25dvsf2eafrqp22drxt5v50ar2ewd" timestamp="1591722822"&gt;199&lt;/key&gt;&lt;/foreign-keys&gt;&lt;ref-type name="Journal Article"&gt;17&lt;/ref-type&gt;&lt;contributors&gt;&lt;authors&gt;&lt;author&gt;Michael Olusegun Akinwande&lt;/author&gt;&lt;author&gt;Hussaini Garba Dikko&lt;/author&gt;&lt;author&gt;Agboola Samson&lt;/author&gt;&lt;/authors&gt;&lt;/contributors&gt;&lt;titles&gt;&lt;title&gt;Variance Inflation Factor: As a Condition for the Inclusion of Suppressor Variable(s) in Regression Analysis&lt;/title&gt;&lt;secondary-title&gt;Open Journal of Statistics&lt;/secondary-title&gt;&lt;/titles&gt;&lt;periodical&gt;&lt;full-title&gt;Open Journal of Statistics&lt;/full-title&gt;&lt;/periodical&gt;&lt;pages&gt;14&lt;/pages&gt;&lt;volume&gt;Vol.05No.07&lt;/volume&gt;&lt;dates&gt;&lt;year&gt;2015&lt;/year&gt;&lt;/dates&gt;&lt;urls&gt;&lt;related-urls&gt;&lt;url&gt;//www.scirp.org/journal/paperinformation.aspx?paperid=62189&lt;/url&gt;&lt;/related-urls&gt;&lt;/urls&gt;&lt;custom7&gt;62189&lt;/custom7&gt;&lt;electronic-resource-num&gt;10.4236/ojs.2015.57075&lt;/electronic-resource-num&gt;&lt;/record&gt;&lt;/Cite&gt;&lt;/EndNote&gt;</w:instrText>
      </w:r>
      <w:r w:rsidRPr="003221A4">
        <w:rPr>
          <w:rFonts w:ascii="Arial" w:eastAsiaTheme="majorHAnsi" w:hAnsi="Arial" w:cs="Arial"/>
          <w:color w:val="000000" w:themeColor="text1"/>
          <w:sz w:val="20"/>
          <w:szCs w:val="21"/>
        </w:rPr>
        <w:fldChar w:fldCharType="separate"/>
      </w:r>
      <w:r w:rsidR="00225A16" w:rsidRPr="003221A4">
        <w:rPr>
          <w:rFonts w:ascii="Arial" w:eastAsiaTheme="majorHAnsi" w:hAnsi="Arial" w:cs="Arial"/>
          <w:noProof/>
          <w:color w:val="000000" w:themeColor="text1"/>
          <w:sz w:val="20"/>
          <w:szCs w:val="21"/>
        </w:rPr>
        <w:t>[1]</w:t>
      </w:r>
      <w:r w:rsidRPr="003221A4">
        <w:rPr>
          <w:rFonts w:ascii="Arial" w:eastAsiaTheme="majorHAnsi" w:hAnsi="Arial" w:cs="Arial"/>
          <w:color w:val="000000" w:themeColor="text1"/>
          <w:sz w:val="20"/>
          <w:szCs w:val="21"/>
        </w:rPr>
        <w:fldChar w:fldCharType="end"/>
      </w:r>
      <w:r w:rsidRPr="003221A4">
        <w:rPr>
          <w:rFonts w:ascii="Arial" w:eastAsiaTheme="majorHAnsi" w:hAnsi="Arial" w:cs="Arial"/>
          <w:color w:val="000000" w:themeColor="text1"/>
          <w:sz w:val="20"/>
          <w:szCs w:val="21"/>
        </w:rPr>
        <w:t>.</w:t>
      </w:r>
    </w:p>
    <w:p w:rsidR="00641926" w:rsidRPr="003221A4" w:rsidRDefault="00641926" w:rsidP="0064192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641926" w:rsidRPr="003221A4" w:rsidRDefault="00641926" w:rsidP="0064192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CC9">
      <w:pPr>
        <w:suppressLineNumbers/>
        <w:jc w:val="left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b/>
          <w:color w:val="000000" w:themeColor="text1"/>
          <w:szCs w:val="21"/>
        </w:rPr>
        <w:t xml:space="preserve">Table </w:t>
      </w:r>
      <w:r w:rsidR="00495EFD">
        <w:rPr>
          <w:rFonts w:ascii="Arial" w:eastAsiaTheme="majorHAnsi" w:hAnsi="Arial" w:cs="Arial"/>
          <w:b/>
          <w:color w:val="000000" w:themeColor="text1"/>
          <w:szCs w:val="21"/>
        </w:rPr>
        <w:t>S</w:t>
      </w:r>
      <w:r w:rsidR="00641926" w:rsidRPr="003221A4">
        <w:rPr>
          <w:rFonts w:ascii="Arial" w:eastAsiaTheme="majorHAnsi" w:hAnsi="Arial" w:cs="Arial"/>
          <w:b/>
          <w:color w:val="000000" w:themeColor="text1"/>
          <w:szCs w:val="21"/>
        </w:rPr>
        <w:t>3</w:t>
      </w:r>
      <w:r w:rsidR="00225A16" w:rsidRPr="003221A4">
        <w:rPr>
          <w:rFonts w:ascii="Arial" w:eastAsiaTheme="majorHAnsi" w:hAnsi="Arial" w:cs="Arial"/>
          <w:color w:val="000000" w:themeColor="text1"/>
          <w:szCs w:val="21"/>
        </w:rPr>
        <w:t xml:space="preserve">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Principal component loadings on part of city-specific characteristics</w:t>
      </w:r>
    </w:p>
    <w:tbl>
      <w:tblPr>
        <w:tblW w:w="8647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842"/>
        <w:gridCol w:w="1045"/>
        <w:gridCol w:w="1300"/>
        <w:gridCol w:w="1300"/>
        <w:gridCol w:w="1300"/>
        <w:gridCol w:w="860"/>
      </w:tblGrid>
      <w:tr w:rsidR="00FB1339" w:rsidRPr="003221A4" w:rsidTr="002957E4">
        <w:trPr>
          <w:trHeight w:val="320"/>
          <w:jc w:val="center"/>
        </w:trPr>
        <w:tc>
          <w:tcPr>
            <w:tcW w:w="2842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Variables</w:t>
            </w:r>
          </w:p>
        </w:tc>
        <w:tc>
          <w:tcPr>
            <w:tcW w:w="104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RC1</w:t>
            </w:r>
          </w:p>
        </w:tc>
        <w:tc>
          <w:tcPr>
            <w:tcW w:w="130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RC2</w:t>
            </w:r>
          </w:p>
        </w:tc>
        <w:tc>
          <w:tcPr>
            <w:tcW w:w="130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h2</w:t>
            </w:r>
          </w:p>
        </w:tc>
        <w:tc>
          <w:tcPr>
            <w:tcW w:w="130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u2</w:t>
            </w:r>
          </w:p>
        </w:tc>
        <w:tc>
          <w:tcPr>
            <w:tcW w:w="8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com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bookmarkStart w:id="17" w:name="_Hlk42852019"/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population</w:t>
            </w:r>
          </w:p>
        </w:tc>
        <w:tc>
          <w:tcPr>
            <w:tcW w:w="104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5 </w:t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3 </w:t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0 </w:t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0 </w:t>
            </w:r>
          </w:p>
        </w:tc>
        <w:tc>
          <w:tcPr>
            <w:tcW w:w="86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 w:val="16"/>
                <w:szCs w:val="21"/>
              </w:rPr>
              <w:t>No. of elementary school students</w:t>
            </w:r>
          </w:p>
        </w:tc>
        <w:tc>
          <w:tcPr>
            <w:tcW w:w="104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2 </w:t>
            </w:r>
          </w:p>
        </w:tc>
        <w:tc>
          <w:tcPr>
            <w:tcW w:w="13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4 </w:t>
            </w:r>
          </w:p>
        </w:tc>
        <w:tc>
          <w:tcPr>
            <w:tcW w:w="13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7 </w:t>
            </w:r>
          </w:p>
        </w:tc>
        <w:tc>
          <w:tcPr>
            <w:tcW w:w="130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3 </w:t>
            </w:r>
          </w:p>
        </w:tc>
        <w:tc>
          <w:tcPr>
            <w:tcW w:w="86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4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1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8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2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Traffic passengers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8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9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64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36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1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 per person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52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15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29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1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2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Number of hospitals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7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5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7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23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Number of beds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6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3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3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7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Number of licensed doctors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7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3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3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7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bookmarkStart w:id="18" w:name="_Hlk42852207"/>
            <w:bookmarkEnd w:id="17"/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temperature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7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5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2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28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relative humidity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5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0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1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9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rainfall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3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8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8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22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tr w:rsidR="00FB1339" w:rsidRPr="003221A4" w:rsidTr="002957E4">
        <w:trPr>
          <w:trHeight w:val="320"/>
          <w:jc w:val="center"/>
        </w:trPr>
        <w:tc>
          <w:tcPr>
            <w:tcW w:w="2842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Average sunshine</w:t>
            </w:r>
          </w:p>
        </w:tc>
        <w:tc>
          <w:tcPr>
            <w:tcW w:w="1045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5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85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3 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27 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:rsidR="00FB1339" w:rsidRPr="003221A4" w:rsidRDefault="00FB1339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1.00 </w:t>
            </w:r>
          </w:p>
        </w:tc>
      </w:tr>
      <w:bookmarkEnd w:id="18"/>
    </w:tbl>
    <w:p w:rsidR="00DE3C3B" w:rsidRDefault="00DE3C3B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621287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  <w:r>
        <w:rPr>
          <w:rFonts w:ascii="Arial" w:eastAsiaTheme="majorHAnsi" w:hAnsi="Arial" w:cs="Arial"/>
          <w:noProof/>
          <w:color w:val="000000" w:themeColor="text1"/>
          <w:szCs w:val="21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478155</wp:posOffset>
            </wp:positionH>
            <wp:positionV relativeFrom="paragraph">
              <wp:posOffset>202565</wp:posOffset>
            </wp:positionV>
            <wp:extent cx="4351166" cy="3105665"/>
            <wp:effectExtent l="0" t="0" r="5080" b="6350"/>
            <wp:wrapNone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1166" cy="31056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  <w:bookmarkStart w:id="19" w:name="_GoBack"/>
      <w:bookmarkEnd w:id="19"/>
    </w:p>
    <w:p w:rsidR="00FB1339" w:rsidRPr="003221A4" w:rsidRDefault="00FB1339" w:rsidP="00A73666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</w:p>
    <w:p w:rsidR="00FB1339" w:rsidRPr="003221A4" w:rsidRDefault="00FB1339" w:rsidP="00A73666">
      <w:pPr>
        <w:rPr>
          <w:rFonts w:ascii="Arial" w:eastAsiaTheme="majorHAnsi" w:hAnsi="Arial" w:cs="Arial"/>
          <w:color w:val="000000" w:themeColor="text1"/>
        </w:rPr>
      </w:pPr>
      <w:r w:rsidRPr="003221A4">
        <w:rPr>
          <w:rFonts w:ascii="Arial" w:eastAsiaTheme="majorHAnsi" w:hAnsi="Arial" w:cs="Arial"/>
          <w:b/>
          <w:color w:val="000000" w:themeColor="text1"/>
        </w:rPr>
        <w:lastRenderedPageBreak/>
        <w:t>Fig</w:t>
      </w:r>
      <w:r w:rsidR="009E7D8B" w:rsidRPr="003221A4">
        <w:rPr>
          <w:rFonts w:ascii="Arial" w:eastAsiaTheme="majorHAnsi" w:hAnsi="Arial" w:cs="Arial"/>
          <w:b/>
          <w:color w:val="000000" w:themeColor="text1"/>
        </w:rPr>
        <w:t>.</w:t>
      </w:r>
      <w:r w:rsidR="006B15BD">
        <w:rPr>
          <w:rFonts w:ascii="Arial" w:eastAsiaTheme="majorHAnsi" w:hAnsi="Arial" w:cs="Arial"/>
          <w:b/>
          <w:color w:val="000000" w:themeColor="text1"/>
        </w:rPr>
        <w:t xml:space="preserve"> </w:t>
      </w:r>
      <w:r w:rsidR="00621287">
        <w:rPr>
          <w:rFonts w:ascii="Arial" w:eastAsiaTheme="majorHAnsi" w:hAnsi="Arial" w:cs="Arial"/>
          <w:b/>
          <w:color w:val="000000" w:themeColor="text1"/>
        </w:rPr>
        <w:t>S</w:t>
      </w:r>
      <w:r w:rsidRPr="003221A4">
        <w:rPr>
          <w:rFonts w:ascii="Arial" w:eastAsiaTheme="majorHAnsi" w:hAnsi="Arial" w:cs="Arial"/>
          <w:b/>
          <w:color w:val="000000" w:themeColor="text1"/>
        </w:rPr>
        <w:t>1</w:t>
      </w:r>
      <w:r w:rsidRPr="003221A4">
        <w:rPr>
          <w:rFonts w:ascii="Arial" w:eastAsiaTheme="majorHAnsi" w:hAnsi="Arial" w:cs="Arial"/>
          <w:color w:val="000000" w:themeColor="text1"/>
        </w:rPr>
        <w:t xml:space="preserve"> Visualization of the principal component analysis</w:t>
      </w:r>
    </w:p>
    <w:p w:rsidR="00FB1339" w:rsidRPr="003221A4" w:rsidRDefault="00FB1339" w:rsidP="00A73666">
      <w:pPr>
        <w:rPr>
          <w:rFonts w:ascii="Arial" w:eastAsiaTheme="majorHAnsi" w:hAnsi="Arial" w:cs="Arial"/>
          <w:color w:val="000000" w:themeColor="text1"/>
        </w:rPr>
      </w:pPr>
      <w:r w:rsidRPr="003221A4">
        <w:rPr>
          <w:rFonts w:ascii="Arial" w:eastAsiaTheme="majorHAnsi" w:hAnsi="Arial" w:cs="Arial"/>
          <w:color w:val="000000" w:themeColor="text1"/>
        </w:rPr>
        <w:t>A. The principal component loadings of the first three principal components</w:t>
      </w:r>
    </w:p>
    <w:p w:rsidR="0046595E" w:rsidRPr="003221A4" w:rsidRDefault="00FB1339" w:rsidP="00A73666">
      <w:pPr>
        <w:rPr>
          <w:rFonts w:ascii="Arial" w:eastAsiaTheme="majorHAnsi" w:hAnsi="Arial" w:cs="Arial"/>
          <w:color w:val="000000" w:themeColor="text1"/>
        </w:rPr>
      </w:pPr>
      <w:r w:rsidRPr="003221A4">
        <w:rPr>
          <w:rFonts w:ascii="Arial" w:eastAsiaTheme="majorHAnsi" w:hAnsi="Arial" w:cs="Arial"/>
          <w:color w:val="000000" w:themeColor="text1"/>
        </w:rPr>
        <w:t>B. The map of variable-categorizing based on the first two principal components</w:t>
      </w:r>
      <w:r w:rsidR="00990CAB" w:rsidRPr="003221A4">
        <w:rPr>
          <w:rFonts w:ascii="Arial" w:eastAsiaTheme="majorHAnsi" w:hAnsi="Arial" w:cs="Arial"/>
          <w:color w:val="000000" w:themeColor="text1"/>
        </w:rPr>
        <w:t xml:space="preserve"> (</w:t>
      </w:r>
      <w:r w:rsidR="0046595E" w:rsidRPr="003221A4">
        <w:rPr>
          <w:rFonts w:ascii="Arial" w:eastAsiaTheme="majorHAnsi" w:hAnsi="Arial" w:cs="Arial"/>
          <w:color w:val="000000" w:themeColor="text1"/>
        </w:rPr>
        <w:t>PC_1, PC_2 correspond to the City development and Meteorological features, respectively.</w:t>
      </w:r>
      <w:r w:rsidR="00990CAB" w:rsidRPr="003221A4">
        <w:rPr>
          <w:rFonts w:ascii="Arial" w:eastAsiaTheme="majorHAnsi" w:hAnsi="Arial" w:cs="Arial"/>
          <w:color w:val="000000" w:themeColor="text1"/>
        </w:rPr>
        <w:t>)</w:t>
      </w:r>
    </w:p>
    <w:p w:rsidR="00DE3C3B" w:rsidRDefault="00DE3C3B" w:rsidP="00A14DD3">
      <w:pPr>
        <w:widowControl/>
        <w:spacing w:line="360" w:lineRule="auto"/>
        <w:rPr>
          <w:rFonts w:ascii="Arial" w:eastAsiaTheme="majorHAnsi" w:hAnsi="Arial" w:cs="Arial"/>
          <w:b/>
          <w:kern w:val="0"/>
          <w:szCs w:val="21"/>
          <w:shd w:val="clear" w:color="auto" w:fill="FFFFFF"/>
        </w:rPr>
      </w:pPr>
    </w:p>
    <w:p w:rsidR="00F668DC" w:rsidRPr="00495EFD" w:rsidRDefault="00641926" w:rsidP="00A14DD3">
      <w:pPr>
        <w:widowControl/>
        <w:spacing w:line="360" w:lineRule="auto"/>
        <w:rPr>
          <w:rFonts w:ascii="Arial" w:eastAsiaTheme="majorHAnsi" w:hAnsi="Arial" w:cs="Arial"/>
          <w:b/>
          <w:kern w:val="0"/>
          <w:szCs w:val="21"/>
          <w:shd w:val="clear" w:color="auto" w:fill="FFFFFF"/>
        </w:rPr>
      </w:pPr>
      <w:r w:rsidRPr="00495EFD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t>S3</w:t>
      </w:r>
      <w:r w:rsidR="00F668DC" w:rsidRPr="00495EFD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t xml:space="preserve">. Details of </w:t>
      </w:r>
      <w:r w:rsidR="00495EFD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t>stratification</w:t>
      </w:r>
      <w:r w:rsidR="00F668DC" w:rsidRPr="00495EFD">
        <w:rPr>
          <w:rFonts w:ascii="Arial" w:eastAsiaTheme="majorHAnsi" w:hAnsi="Arial" w:cs="Arial"/>
          <w:b/>
          <w:kern w:val="0"/>
          <w:szCs w:val="21"/>
          <w:shd w:val="clear" w:color="auto" w:fill="FFFFFF"/>
        </w:rPr>
        <w:t xml:space="preserve"> analysis </w:t>
      </w:r>
    </w:p>
    <w:p w:rsidR="00A73666" w:rsidRPr="00DE3C3B" w:rsidRDefault="00495EFD" w:rsidP="00A14DD3">
      <w:pPr>
        <w:spacing w:line="360" w:lineRule="auto"/>
        <w:rPr>
          <w:rFonts w:ascii="Arial" w:eastAsiaTheme="majorHAnsi" w:hAnsi="Arial" w:cs="Arial"/>
          <w:b/>
          <w:color w:val="000000" w:themeColor="text1"/>
          <w:szCs w:val="21"/>
        </w:rPr>
      </w:pPr>
      <w:r w:rsidRPr="00DE3C3B">
        <w:rPr>
          <w:rFonts w:ascii="Arial" w:eastAsiaTheme="majorHAnsi" w:hAnsi="Arial" w:cs="Arial"/>
          <w:b/>
          <w:color w:val="000000" w:themeColor="text1"/>
          <w:szCs w:val="21"/>
        </w:rPr>
        <w:t>Str</w:t>
      </w:r>
      <w:r w:rsidR="00A14DD3" w:rsidRPr="00DE3C3B">
        <w:rPr>
          <w:rFonts w:ascii="Arial" w:eastAsiaTheme="majorHAnsi" w:hAnsi="Arial" w:cs="Arial"/>
          <w:b/>
          <w:color w:val="000000" w:themeColor="text1"/>
          <w:szCs w:val="21"/>
        </w:rPr>
        <w:t>a</w:t>
      </w:r>
      <w:r w:rsidRPr="00DE3C3B">
        <w:rPr>
          <w:rFonts w:ascii="Arial" w:eastAsiaTheme="majorHAnsi" w:hAnsi="Arial" w:cs="Arial"/>
          <w:b/>
          <w:color w:val="000000" w:themeColor="text1"/>
          <w:szCs w:val="21"/>
        </w:rPr>
        <w:t>tification</w:t>
      </w:r>
      <w:r w:rsidR="00D57C72" w:rsidRPr="00DE3C3B">
        <w:rPr>
          <w:rFonts w:ascii="Arial" w:eastAsiaTheme="majorHAnsi" w:hAnsi="Arial" w:cs="Arial"/>
          <w:b/>
          <w:color w:val="000000" w:themeColor="text1"/>
          <w:szCs w:val="21"/>
        </w:rPr>
        <w:t xml:space="preserve"> analysis within male subpopulation</w:t>
      </w:r>
    </w:p>
    <w:p w:rsidR="00F668DC" w:rsidRPr="003221A4" w:rsidRDefault="00F668DC" w:rsidP="00A14DD3">
      <w:pPr>
        <w:spacing w:line="360" w:lineRule="auto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Similar results were generated from the male subgroup. The case-severity risk was significantly negatively correlated with GDP increase rate </w:t>
      </w:r>
      <w:bookmarkStart w:id="20" w:name="OLE_LINK75"/>
      <w:bookmarkStart w:id="21" w:name="OLE_LINK76"/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(RR = 0.734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07)</w:t>
      </w:r>
      <w:bookmarkEnd w:id="20"/>
      <w:bookmarkEnd w:id="21"/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, city development indicator (RR=0.821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01), and meteorological indicator (RR = 0.761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17)</w:t>
      </w:r>
      <w:r w:rsidR="008E0C10">
        <w:rPr>
          <w:rFonts w:ascii="Arial" w:eastAsiaTheme="majorHAnsi" w:hAnsi="Arial" w:cs="Arial"/>
          <w:color w:val="000000" w:themeColor="text1"/>
          <w:szCs w:val="21"/>
        </w:rPr>
        <w:t xml:space="preserve"> (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Table </w:t>
      </w:r>
      <w:r w:rsidR="008E0C10">
        <w:rPr>
          <w:rFonts w:ascii="Arial" w:eastAsiaTheme="majorHAnsi" w:hAnsi="Arial" w:cs="Arial"/>
          <w:color w:val="000000" w:themeColor="text1"/>
          <w:szCs w:val="21"/>
        </w:rPr>
        <w:t>S</w:t>
      </w:r>
      <w:r w:rsidR="00B41561" w:rsidRPr="003221A4">
        <w:rPr>
          <w:rFonts w:ascii="Arial" w:eastAsiaTheme="majorHAnsi" w:hAnsi="Arial" w:cs="Arial"/>
          <w:color w:val="000000" w:themeColor="text1"/>
          <w:szCs w:val="21"/>
        </w:rPr>
        <w:t>4</w:t>
      </w:r>
      <w:r w:rsidR="008E0C10">
        <w:rPr>
          <w:rFonts w:ascii="Arial" w:eastAsiaTheme="majorHAnsi" w:hAnsi="Arial" w:cs="Arial"/>
          <w:color w:val="000000" w:themeColor="text1"/>
          <w:szCs w:val="21"/>
        </w:rPr>
        <w:t>)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. </w:t>
      </w:r>
    </w:p>
    <w:p w:rsidR="00F668DC" w:rsidRPr="003221A4" w:rsidRDefault="00F668DC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F668DC" w:rsidRPr="003221A4" w:rsidRDefault="00F668DC" w:rsidP="00225A16">
      <w:pPr>
        <w:suppressLineNumbers/>
        <w:jc w:val="left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b/>
          <w:color w:val="000000" w:themeColor="text1"/>
          <w:szCs w:val="21"/>
        </w:rPr>
        <w:t xml:space="preserve">Table </w:t>
      </w:r>
      <w:r w:rsidR="008E0C10">
        <w:rPr>
          <w:rFonts w:ascii="Arial" w:eastAsiaTheme="majorHAnsi" w:hAnsi="Arial" w:cs="Arial"/>
          <w:b/>
          <w:color w:val="000000" w:themeColor="text1"/>
          <w:szCs w:val="21"/>
        </w:rPr>
        <w:t>S</w:t>
      </w:r>
      <w:r w:rsidR="00522745" w:rsidRPr="003221A4">
        <w:rPr>
          <w:rFonts w:ascii="Arial" w:eastAsiaTheme="majorHAnsi" w:hAnsi="Arial" w:cs="Arial"/>
          <w:b/>
          <w:color w:val="000000" w:themeColor="text1"/>
          <w:szCs w:val="21"/>
        </w:rPr>
        <w:t>4</w:t>
      </w:r>
      <w:r w:rsidR="00A73CC9" w:rsidRPr="003221A4">
        <w:rPr>
          <w:rFonts w:ascii="Arial" w:eastAsiaTheme="majorHAnsi" w:hAnsi="Arial" w:cs="Arial"/>
          <w:color w:val="000000" w:themeColor="text1"/>
          <w:szCs w:val="21"/>
        </w:rPr>
        <w:t xml:space="preserve">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The Poisson regression model for associations between city characteristics and case-severity rate in male cases</w:t>
      </w:r>
    </w:p>
    <w:tbl>
      <w:tblPr>
        <w:tblW w:w="9072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835"/>
        <w:gridCol w:w="1097"/>
        <w:gridCol w:w="742"/>
        <w:gridCol w:w="992"/>
        <w:gridCol w:w="993"/>
        <w:gridCol w:w="742"/>
        <w:gridCol w:w="1701"/>
      </w:tblGrid>
      <w:tr w:rsidR="00F668DC" w:rsidRPr="003221A4" w:rsidTr="00B41561">
        <w:trPr>
          <w:trHeight w:val="320"/>
          <w:jc w:val="center"/>
        </w:trPr>
        <w:tc>
          <w:tcPr>
            <w:tcW w:w="2835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Variables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Estimate</w:t>
            </w:r>
          </w:p>
        </w:tc>
        <w:tc>
          <w:tcPr>
            <w:tcW w:w="741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S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t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P</w:t>
            </w: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value</w:t>
            </w:r>
          </w:p>
        </w:tc>
        <w:tc>
          <w:tcPr>
            <w:tcW w:w="71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RR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95% CI for RR</w:t>
            </w:r>
          </w:p>
        </w:tc>
      </w:tr>
      <w:tr w:rsidR="00F668DC" w:rsidRPr="003221A4" w:rsidTr="002957E4">
        <w:trPr>
          <w:trHeight w:val="320"/>
          <w:jc w:val="center"/>
        </w:trPr>
        <w:tc>
          <w:tcPr>
            <w:tcW w:w="2835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increase rate</w:t>
            </w:r>
          </w:p>
        </w:tc>
        <w:tc>
          <w:tcPr>
            <w:tcW w:w="1097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07</w:t>
            </w:r>
          </w:p>
        </w:tc>
        <w:tc>
          <w:tcPr>
            <w:tcW w:w="741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74</w:t>
            </w: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616</w:t>
            </w:r>
          </w:p>
        </w:tc>
        <w:tc>
          <w:tcPr>
            <w:tcW w:w="993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539</w:t>
            </w:r>
          </w:p>
        </w:tc>
        <w:tc>
          <w:tcPr>
            <w:tcW w:w="713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1.113</w:t>
            </w:r>
          </w:p>
        </w:tc>
        <w:tc>
          <w:tcPr>
            <w:tcW w:w="1701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91~1.566</w:t>
            </w:r>
          </w:p>
        </w:tc>
      </w:tr>
      <w:tr w:rsidR="00F668DC" w:rsidRPr="003221A4" w:rsidTr="002957E4">
        <w:trPr>
          <w:trHeight w:val="320"/>
          <w:jc w:val="center"/>
        </w:trPr>
        <w:tc>
          <w:tcPr>
            <w:tcW w:w="2835" w:type="dxa"/>
            <w:tcBorders>
              <w:top w:val="nil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density</w:t>
            </w:r>
          </w:p>
        </w:tc>
        <w:tc>
          <w:tcPr>
            <w:tcW w:w="1097" w:type="dxa"/>
            <w:tcBorders>
              <w:top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027</w:t>
            </w:r>
          </w:p>
        </w:tc>
        <w:tc>
          <w:tcPr>
            <w:tcW w:w="741" w:type="dxa"/>
            <w:tcBorders>
              <w:top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01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273</w:t>
            </w:r>
          </w:p>
        </w:tc>
        <w:tc>
          <w:tcPr>
            <w:tcW w:w="993" w:type="dxa"/>
            <w:tcBorders>
              <w:top w:val="nil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85</w:t>
            </w:r>
          </w:p>
        </w:tc>
        <w:tc>
          <w:tcPr>
            <w:tcW w:w="713" w:type="dxa"/>
            <w:tcBorders>
              <w:top w:val="nil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973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99~1.185</w:t>
            </w:r>
          </w:p>
        </w:tc>
      </w:tr>
      <w:tr w:rsidR="00F668DC" w:rsidRPr="003221A4" w:rsidTr="002957E4">
        <w:trPr>
          <w:trHeight w:val="320"/>
          <w:jc w:val="center"/>
        </w:trPr>
        <w:tc>
          <w:tcPr>
            <w:tcW w:w="2835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 increase rate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309</w:t>
            </w:r>
          </w:p>
        </w:tc>
        <w:tc>
          <w:tcPr>
            <w:tcW w:w="741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13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2.740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7</w:t>
            </w:r>
          </w:p>
        </w:tc>
        <w:tc>
          <w:tcPr>
            <w:tcW w:w="713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34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589~0.916</w:t>
            </w:r>
          </w:p>
        </w:tc>
      </w:tr>
      <w:tr w:rsidR="00F668DC" w:rsidRPr="003221A4" w:rsidTr="002957E4">
        <w:trPr>
          <w:trHeight w:val="320"/>
          <w:jc w:val="center"/>
        </w:trPr>
        <w:tc>
          <w:tcPr>
            <w:tcW w:w="2835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er capita public green areas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103</w:t>
            </w:r>
          </w:p>
        </w:tc>
        <w:tc>
          <w:tcPr>
            <w:tcW w:w="741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77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1.344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81</w:t>
            </w:r>
          </w:p>
        </w:tc>
        <w:tc>
          <w:tcPr>
            <w:tcW w:w="713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902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76~1.048</w:t>
            </w:r>
          </w:p>
        </w:tc>
      </w:tr>
      <w:tr w:rsidR="00F668DC" w:rsidRPr="003221A4" w:rsidTr="002957E4">
        <w:trPr>
          <w:trHeight w:val="320"/>
          <w:jc w:val="center"/>
        </w:trPr>
        <w:tc>
          <w:tcPr>
            <w:tcW w:w="2835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City development 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197</w:t>
            </w:r>
          </w:p>
        </w:tc>
        <w:tc>
          <w:tcPr>
            <w:tcW w:w="741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55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3.567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1</w:t>
            </w:r>
          </w:p>
        </w:tc>
        <w:tc>
          <w:tcPr>
            <w:tcW w:w="713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21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37~0.915</w:t>
            </w:r>
          </w:p>
        </w:tc>
      </w:tr>
      <w:tr w:rsidR="00F668DC" w:rsidRPr="003221A4" w:rsidTr="002957E4">
        <w:trPr>
          <w:trHeight w:val="320"/>
          <w:jc w:val="center"/>
        </w:trPr>
        <w:tc>
          <w:tcPr>
            <w:tcW w:w="2835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Meteorological features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272</w:t>
            </w:r>
          </w:p>
        </w:tc>
        <w:tc>
          <w:tcPr>
            <w:tcW w:w="741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13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2.416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17</w:t>
            </w:r>
          </w:p>
        </w:tc>
        <w:tc>
          <w:tcPr>
            <w:tcW w:w="713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61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610~0.950</w:t>
            </w:r>
          </w:p>
        </w:tc>
      </w:tr>
      <w:tr w:rsidR="00F668DC" w:rsidRPr="003221A4" w:rsidTr="00B41561">
        <w:trPr>
          <w:trHeight w:val="320"/>
          <w:jc w:val="center"/>
        </w:trPr>
        <w:tc>
          <w:tcPr>
            <w:tcW w:w="283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Intercept</w:t>
            </w:r>
          </w:p>
        </w:tc>
        <w:tc>
          <w:tcPr>
            <w:tcW w:w="10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4.632</w:t>
            </w:r>
          </w:p>
        </w:tc>
        <w:tc>
          <w:tcPr>
            <w:tcW w:w="74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3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33.646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&lt;0.001</w:t>
            </w:r>
          </w:p>
        </w:tc>
        <w:tc>
          <w:tcPr>
            <w:tcW w:w="71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10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F668DC" w:rsidRPr="003221A4" w:rsidRDefault="00F668DC" w:rsidP="00A73666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7~ 0.013</w:t>
            </w:r>
          </w:p>
        </w:tc>
      </w:tr>
    </w:tbl>
    <w:p w:rsidR="00F668DC" w:rsidRPr="003221A4" w:rsidRDefault="00F668DC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73666" w:rsidRPr="003221A4" w:rsidRDefault="00A73666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57C72" w:rsidRPr="00DE3C3B" w:rsidRDefault="00D57C72" w:rsidP="00A14DD3">
      <w:pPr>
        <w:spacing w:line="360" w:lineRule="auto"/>
        <w:rPr>
          <w:rFonts w:ascii="Arial" w:eastAsiaTheme="majorHAnsi" w:hAnsi="Arial" w:cs="Arial"/>
          <w:b/>
          <w:color w:val="000000" w:themeColor="text1"/>
          <w:szCs w:val="21"/>
        </w:rPr>
      </w:pPr>
      <w:r w:rsidRPr="00DE3C3B">
        <w:rPr>
          <w:rFonts w:ascii="Arial" w:eastAsiaTheme="majorHAnsi" w:hAnsi="Arial" w:cs="Arial"/>
          <w:b/>
          <w:color w:val="000000" w:themeColor="text1"/>
          <w:szCs w:val="21"/>
        </w:rPr>
        <w:t>Stratified analysis within female subpopulation</w:t>
      </w:r>
    </w:p>
    <w:p w:rsidR="00F668DC" w:rsidRPr="003221A4" w:rsidRDefault="00F668DC" w:rsidP="00A14DD3">
      <w:pPr>
        <w:spacing w:line="360" w:lineRule="auto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Similar results were generated from the female subgroup. The case-severity risk was significantly negatively correlated with GDP increase rate (RR = 0.764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16), city development indicator (RR=0.825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01), and meteorological indicator (RR = 0.785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32)</w:t>
      </w:r>
      <w:r w:rsidR="00A14DD3">
        <w:rPr>
          <w:rFonts w:ascii="Arial" w:eastAsiaTheme="majorHAnsi" w:hAnsi="Arial" w:cs="Arial"/>
          <w:color w:val="000000" w:themeColor="text1"/>
          <w:szCs w:val="21"/>
        </w:rPr>
        <w:t xml:space="preserve"> (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Table </w:t>
      </w:r>
      <w:r w:rsidR="00204A59">
        <w:rPr>
          <w:rFonts w:ascii="Arial" w:eastAsiaTheme="majorHAnsi" w:hAnsi="Arial" w:cs="Arial"/>
          <w:color w:val="000000" w:themeColor="text1"/>
          <w:szCs w:val="21"/>
        </w:rPr>
        <w:t>S</w:t>
      </w:r>
      <w:r w:rsidR="00B41561" w:rsidRPr="003221A4">
        <w:rPr>
          <w:rFonts w:ascii="Arial" w:eastAsiaTheme="majorHAnsi" w:hAnsi="Arial" w:cs="Arial"/>
          <w:color w:val="000000" w:themeColor="text1"/>
          <w:szCs w:val="21"/>
        </w:rPr>
        <w:t>5</w:t>
      </w:r>
      <w:r w:rsidR="00A14DD3">
        <w:rPr>
          <w:rFonts w:ascii="Arial" w:eastAsiaTheme="majorHAnsi" w:hAnsi="Arial" w:cs="Arial"/>
          <w:color w:val="000000" w:themeColor="text1"/>
          <w:szCs w:val="21"/>
        </w:rPr>
        <w:t>)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. </w:t>
      </w:r>
    </w:p>
    <w:p w:rsidR="00F668DC" w:rsidRPr="003221A4" w:rsidRDefault="00F668DC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F668DC" w:rsidRPr="003221A4" w:rsidRDefault="00F668DC" w:rsidP="00A73666">
      <w:pPr>
        <w:suppressLineNumbers/>
        <w:jc w:val="left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b/>
          <w:color w:val="000000" w:themeColor="text1"/>
          <w:szCs w:val="21"/>
        </w:rPr>
        <w:t xml:space="preserve">Table </w:t>
      </w:r>
      <w:r w:rsidR="00A14DD3">
        <w:rPr>
          <w:rFonts w:ascii="Arial" w:eastAsiaTheme="majorHAnsi" w:hAnsi="Arial" w:cs="Arial"/>
          <w:b/>
          <w:color w:val="000000" w:themeColor="text1"/>
          <w:szCs w:val="21"/>
        </w:rPr>
        <w:t>S</w:t>
      </w:r>
      <w:r w:rsidR="00B41561" w:rsidRPr="003221A4">
        <w:rPr>
          <w:rFonts w:ascii="Arial" w:eastAsiaTheme="majorHAnsi" w:hAnsi="Arial" w:cs="Arial"/>
          <w:b/>
          <w:color w:val="000000" w:themeColor="text1"/>
          <w:szCs w:val="21"/>
        </w:rPr>
        <w:t>5</w:t>
      </w:r>
      <w:r w:rsidR="00A73CC9" w:rsidRPr="003221A4">
        <w:rPr>
          <w:rFonts w:ascii="Arial" w:eastAsiaTheme="majorHAnsi" w:hAnsi="Arial" w:cs="Arial"/>
          <w:color w:val="000000" w:themeColor="text1"/>
          <w:szCs w:val="21"/>
        </w:rPr>
        <w:t xml:space="preserve">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The Poisson regression model for associations between city characteristics and case-severity rate in female cases</w:t>
      </w:r>
    </w:p>
    <w:tbl>
      <w:tblPr>
        <w:tblW w:w="9072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693"/>
        <w:gridCol w:w="1097"/>
        <w:gridCol w:w="888"/>
        <w:gridCol w:w="992"/>
        <w:gridCol w:w="992"/>
        <w:gridCol w:w="742"/>
        <w:gridCol w:w="1721"/>
      </w:tblGrid>
      <w:tr w:rsidR="00506094" w:rsidRPr="003221A4" w:rsidTr="00B41561">
        <w:trPr>
          <w:trHeight w:val="320"/>
          <w:jc w:val="center"/>
        </w:trPr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Variables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Estimate</w:t>
            </w:r>
          </w:p>
        </w:tc>
        <w:tc>
          <w:tcPr>
            <w:tcW w:w="8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S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P</w:t>
            </w: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value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RR</w:t>
            </w:r>
          </w:p>
        </w:tc>
        <w:tc>
          <w:tcPr>
            <w:tcW w:w="17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95% CI for RR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increase rate</w:t>
            </w:r>
          </w:p>
        </w:tc>
        <w:tc>
          <w:tcPr>
            <w:tcW w:w="1097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97</w:t>
            </w:r>
          </w:p>
        </w:tc>
        <w:tc>
          <w:tcPr>
            <w:tcW w:w="888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76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548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584</w:t>
            </w:r>
          </w:p>
        </w:tc>
        <w:tc>
          <w:tcPr>
            <w:tcW w:w="689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1.101</w:t>
            </w:r>
          </w:p>
        </w:tc>
        <w:tc>
          <w:tcPr>
            <w:tcW w:w="1721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80~1.556  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density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024</w:t>
            </w:r>
          </w:p>
        </w:tc>
        <w:tc>
          <w:tcPr>
            <w:tcW w:w="888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00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240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11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976</w:t>
            </w:r>
          </w:p>
        </w:tc>
        <w:tc>
          <w:tcPr>
            <w:tcW w:w="1721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03~1.187  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 increase rate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269</w:t>
            </w:r>
          </w:p>
        </w:tc>
        <w:tc>
          <w:tcPr>
            <w:tcW w:w="888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10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2.441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16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64</w:t>
            </w:r>
          </w:p>
        </w:tc>
        <w:tc>
          <w:tcPr>
            <w:tcW w:w="1721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616~0.948  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lastRenderedPageBreak/>
              <w:t>Per capita public green areas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107</w:t>
            </w:r>
          </w:p>
        </w:tc>
        <w:tc>
          <w:tcPr>
            <w:tcW w:w="888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7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1.382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69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99</w:t>
            </w:r>
          </w:p>
        </w:tc>
        <w:tc>
          <w:tcPr>
            <w:tcW w:w="1721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72~1.046  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City development 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192</w:t>
            </w:r>
          </w:p>
        </w:tc>
        <w:tc>
          <w:tcPr>
            <w:tcW w:w="888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5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3.54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1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25</w:t>
            </w:r>
          </w:p>
        </w:tc>
        <w:tc>
          <w:tcPr>
            <w:tcW w:w="1721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42~0.918  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Meteorological features</w:t>
            </w:r>
          </w:p>
        </w:tc>
        <w:tc>
          <w:tcPr>
            <w:tcW w:w="1097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0.242</w:t>
            </w:r>
          </w:p>
        </w:tc>
        <w:tc>
          <w:tcPr>
            <w:tcW w:w="888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12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2.170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32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85</w:t>
            </w:r>
          </w:p>
        </w:tc>
        <w:tc>
          <w:tcPr>
            <w:tcW w:w="1721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631~0.977 </w:t>
            </w:r>
          </w:p>
        </w:tc>
      </w:tr>
      <w:tr w:rsidR="00506094" w:rsidRPr="003221A4" w:rsidTr="00B41561">
        <w:trPr>
          <w:trHeight w:val="320"/>
          <w:jc w:val="center"/>
        </w:trPr>
        <w:tc>
          <w:tcPr>
            <w:tcW w:w="26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Intercept</w:t>
            </w:r>
          </w:p>
        </w:tc>
        <w:tc>
          <w:tcPr>
            <w:tcW w:w="109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4.722</w:t>
            </w:r>
          </w:p>
        </w:tc>
        <w:tc>
          <w:tcPr>
            <w:tcW w:w="88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3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34.332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&lt;0.001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9</w:t>
            </w:r>
          </w:p>
        </w:tc>
        <w:tc>
          <w:tcPr>
            <w:tcW w:w="172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7~0.012</w:t>
            </w:r>
          </w:p>
        </w:tc>
      </w:tr>
    </w:tbl>
    <w:p w:rsidR="00F668DC" w:rsidRPr="003221A4" w:rsidRDefault="00F668DC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57C72" w:rsidRPr="00DE3C3B" w:rsidRDefault="00D57C72" w:rsidP="00A14DD3">
      <w:pPr>
        <w:spacing w:line="360" w:lineRule="auto"/>
        <w:rPr>
          <w:rFonts w:ascii="Arial" w:eastAsiaTheme="majorHAnsi" w:hAnsi="Arial" w:cs="Arial"/>
          <w:b/>
          <w:color w:val="000000" w:themeColor="text1"/>
          <w:szCs w:val="21"/>
        </w:rPr>
      </w:pPr>
      <w:r w:rsidRPr="00DE3C3B">
        <w:rPr>
          <w:rFonts w:ascii="Arial" w:eastAsiaTheme="majorHAnsi" w:hAnsi="Arial" w:cs="Arial"/>
          <w:b/>
          <w:color w:val="000000" w:themeColor="text1"/>
          <w:szCs w:val="21"/>
        </w:rPr>
        <w:t>Stratified analysis within individuals under 2</w:t>
      </w:r>
      <w:r w:rsidR="00A14DD3" w:rsidRPr="00DE3C3B">
        <w:rPr>
          <w:rFonts w:ascii="Arial" w:eastAsiaTheme="majorHAnsi" w:hAnsi="Arial" w:cs="Arial"/>
          <w:b/>
          <w:color w:val="000000" w:themeColor="text1"/>
          <w:szCs w:val="21"/>
        </w:rPr>
        <w:t xml:space="preserve"> </w:t>
      </w:r>
      <w:r w:rsidRPr="00DE3C3B">
        <w:rPr>
          <w:rFonts w:ascii="Arial" w:eastAsiaTheme="majorHAnsi" w:hAnsi="Arial" w:cs="Arial"/>
          <w:b/>
          <w:color w:val="000000" w:themeColor="text1"/>
          <w:szCs w:val="21"/>
        </w:rPr>
        <w:t xml:space="preserve">years </w:t>
      </w:r>
    </w:p>
    <w:p w:rsidR="00F668DC" w:rsidRPr="003221A4" w:rsidRDefault="00F668DC" w:rsidP="00A14DD3">
      <w:pPr>
        <w:spacing w:line="360" w:lineRule="auto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Similar results were generated from the subgroup of cases under 2 years. The case-severity risk was significantly negatively correlated with GDP increase rate (RR= 0.741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12), city development indicator (RR=0.826</w:t>
      </w:r>
      <w:r w:rsidR="00506094" w:rsidRPr="003221A4">
        <w:rPr>
          <w:rFonts w:ascii="Arial" w:eastAsiaTheme="majorHAnsi" w:hAnsi="Arial" w:cs="Arial"/>
          <w:color w:val="000000" w:themeColor="text1"/>
          <w:szCs w:val="21"/>
        </w:rPr>
        <w:t>,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01), and meteorological indicator (RR = 0.706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>P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 = 0.004)</w:t>
      </w:r>
      <w:r w:rsidR="00A14DD3">
        <w:rPr>
          <w:rFonts w:ascii="Arial" w:eastAsiaTheme="majorHAnsi" w:hAnsi="Arial" w:cs="Arial"/>
          <w:color w:val="000000" w:themeColor="text1"/>
          <w:szCs w:val="21"/>
        </w:rPr>
        <w:t xml:space="preserve"> (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Table </w:t>
      </w:r>
      <w:r w:rsidR="00204A59">
        <w:rPr>
          <w:rFonts w:ascii="Arial" w:eastAsiaTheme="majorHAnsi" w:hAnsi="Arial" w:cs="Arial"/>
          <w:color w:val="000000" w:themeColor="text1"/>
          <w:szCs w:val="21"/>
        </w:rPr>
        <w:t>S</w:t>
      </w:r>
      <w:r w:rsidR="00B41561" w:rsidRPr="003221A4">
        <w:rPr>
          <w:rFonts w:ascii="Arial" w:eastAsiaTheme="majorHAnsi" w:hAnsi="Arial" w:cs="Arial"/>
          <w:color w:val="000000" w:themeColor="text1"/>
          <w:szCs w:val="21"/>
        </w:rPr>
        <w:t>6</w:t>
      </w:r>
      <w:r w:rsidR="00A14DD3">
        <w:rPr>
          <w:rFonts w:ascii="Arial" w:eastAsiaTheme="majorHAnsi" w:hAnsi="Arial" w:cs="Arial"/>
          <w:color w:val="000000" w:themeColor="text1"/>
          <w:szCs w:val="21"/>
        </w:rPr>
        <w:t>)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. </w:t>
      </w:r>
    </w:p>
    <w:p w:rsidR="00F668DC" w:rsidRPr="003221A4" w:rsidRDefault="00F668DC" w:rsidP="00A73666">
      <w:pPr>
        <w:suppressLineNumbers/>
        <w:jc w:val="left"/>
        <w:rPr>
          <w:rFonts w:ascii="Arial" w:eastAsiaTheme="majorHAnsi" w:hAnsi="Arial" w:cs="Arial"/>
          <w:color w:val="000000" w:themeColor="text1"/>
          <w:szCs w:val="21"/>
        </w:rPr>
      </w:pPr>
    </w:p>
    <w:p w:rsidR="00F668DC" w:rsidRPr="003221A4" w:rsidRDefault="00F668DC" w:rsidP="00A73666">
      <w:pPr>
        <w:suppressLineNumbers/>
        <w:jc w:val="left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b/>
          <w:color w:val="000000" w:themeColor="text1"/>
          <w:szCs w:val="21"/>
        </w:rPr>
        <w:t xml:space="preserve">Table </w:t>
      </w:r>
      <w:r w:rsidR="00A14DD3">
        <w:rPr>
          <w:rFonts w:ascii="Arial" w:eastAsiaTheme="majorHAnsi" w:hAnsi="Arial" w:cs="Arial"/>
          <w:b/>
          <w:color w:val="000000" w:themeColor="text1"/>
          <w:szCs w:val="21"/>
        </w:rPr>
        <w:t>S</w:t>
      </w:r>
      <w:r w:rsidR="00B41561" w:rsidRPr="003221A4">
        <w:rPr>
          <w:rFonts w:ascii="Arial" w:eastAsiaTheme="majorHAnsi" w:hAnsi="Arial" w:cs="Arial"/>
          <w:b/>
          <w:color w:val="000000" w:themeColor="text1"/>
          <w:szCs w:val="21"/>
        </w:rPr>
        <w:t>6</w:t>
      </w:r>
      <w:r w:rsidR="00225A16" w:rsidRPr="003221A4">
        <w:rPr>
          <w:rFonts w:ascii="Arial" w:eastAsiaTheme="majorHAnsi" w:hAnsi="Arial" w:cs="Arial"/>
          <w:color w:val="000000" w:themeColor="text1"/>
          <w:szCs w:val="21"/>
        </w:rPr>
        <w:t xml:space="preserve">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The Poisson regression model for associations between city characteristics and case-severity rate in patients under two years</w:t>
      </w:r>
    </w:p>
    <w:tbl>
      <w:tblPr>
        <w:tblW w:w="9072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693"/>
        <w:gridCol w:w="1097"/>
        <w:gridCol w:w="888"/>
        <w:gridCol w:w="992"/>
        <w:gridCol w:w="992"/>
        <w:gridCol w:w="742"/>
        <w:gridCol w:w="1721"/>
      </w:tblGrid>
      <w:tr w:rsidR="00506094" w:rsidRPr="003221A4" w:rsidTr="00B41561">
        <w:trPr>
          <w:trHeight w:val="320"/>
          <w:jc w:val="center"/>
        </w:trPr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Variables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Estimate</w:t>
            </w:r>
          </w:p>
        </w:tc>
        <w:tc>
          <w:tcPr>
            <w:tcW w:w="8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S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P</w:t>
            </w: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value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RR</w:t>
            </w:r>
          </w:p>
        </w:tc>
        <w:tc>
          <w:tcPr>
            <w:tcW w:w="17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95% CI for RR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increase rate</w:t>
            </w:r>
          </w:p>
        </w:tc>
        <w:tc>
          <w:tcPr>
            <w:tcW w:w="1097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13 </w:t>
            </w:r>
          </w:p>
        </w:tc>
        <w:tc>
          <w:tcPr>
            <w:tcW w:w="888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77 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641 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523 </w:t>
            </w:r>
          </w:p>
        </w:tc>
        <w:tc>
          <w:tcPr>
            <w:tcW w:w="689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1.120</w:t>
            </w:r>
          </w:p>
        </w:tc>
        <w:tc>
          <w:tcPr>
            <w:tcW w:w="1721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92~1.584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density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38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07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360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719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962</w:t>
            </w:r>
          </w:p>
        </w:tc>
        <w:tc>
          <w:tcPr>
            <w:tcW w:w="172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81~1.186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 increase rate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299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18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2.540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12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41</w:t>
            </w:r>
          </w:p>
        </w:tc>
        <w:tc>
          <w:tcPr>
            <w:tcW w:w="172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588~0.934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er capita public green areas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120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78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1.534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27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87</w:t>
            </w:r>
          </w:p>
        </w:tc>
        <w:tc>
          <w:tcPr>
            <w:tcW w:w="172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61~1.034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City development 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191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59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3.268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01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26</w:t>
            </w:r>
          </w:p>
        </w:tc>
        <w:tc>
          <w:tcPr>
            <w:tcW w:w="172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36~0.926</w:t>
            </w:r>
          </w:p>
        </w:tc>
      </w:tr>
      <w:tr w:rsidR="00506094" w:rsidRPr="003221A4" w:rsidTr="002957E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Meteorological features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349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18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2.944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04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06</w:t>
            </w:r>
          </w:p>
        </w:tc>
        <w:tc>
          <w:tcPr>
            <w:tcW w:w="172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560~0.890</w:t>
            </w:r>
          </w:p>
        </w:tc>
      </w:tr>
      <w:tr w:rsidR="00506094" w:rsidRPr="003221A4" w:rsidTr="00B41561">
        <w:trPr>
          <w:trHeight w:val="320"/>
          <w:jc w:val="center"/>
        </w:trPr>
        <w:tc>
          <w:tcPr>
            <w:tcW w:w="26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Intercept</w:t>
            </w:r>
          </w:p>
        </w:tc>
        <w:tc>
          <w:tcPr>
            <w:tcW w:w="10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4.332</w:t>
            </w:r>
          </w:p>
        </w:tc>
        <w:tc>
          <w:tcPr>
            <w:tcW w:w="88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14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30.91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&lt;0.001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13</w:t>
            </w:r>
          </w:p>
        </w:tc>
        <w:tc>
          <w:tcPr>
            <w:tcW w:w="172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10~0.017</w:t>
            </w:r>
          </w:p>
        </w:tc>
      </w:tr>
    </w:tbl>
    <w:p w:rsidR="00F668DC" w:rsidRPr="003221A4" w:rsidRDefault="00F668DC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57C72" w:rsidRPr="00DE3C3B" w:rsidRDefault="00D57C72" w:rsidP="00D57C72">
      <w:pPr>
        <w:spacing w:line="600" w:lineRule="auto"/>
        <w:rPr>
          <w:rFonts w:ascii="Arial" w:eastAsiaTheme="majorHAnsi" w:hAnsi="Arial" w:cs="Arial"/>
          <w:b/>
          <w:color w:val="000000" w:themeColor="text1"/>
          <w:szCs w:val="21"/>
        </w:rPr>
      </w:pPr>
      <w:r w:rsidRPr="00DE3C3B">
        <w:rPr>
          <w:rFonts w:ascii="Arial" w:eastAsiaTheme="majorHAnsi" w:hAnsi="Arial" w:cs="Arial"/>
          <w:b/>
          <w:color w:val="000000" w:themeColor="text1"/>
          <w:szCs w:val="21"/>
        </w:rPr>
        <w:t xml:space="preserve">Stratified analysis within individuals over and equal to 2 years </w:t>
      </w:r>
    </w:p>
    <w:p w:rsidR="00F668DC" w:rsidRPr="003221A4" w:rsidRDefault="00F668DC" w:rsidP="00204A59">
      <w:pPr>
        <w:spacing w:line="480" w:lineRule="auto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Similar results were generated from the subgroup of cases over and equal to 2 years. The case-severity risk was significantly negatively correlated with GDP increase rate (RR = 0.750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 xml:space="preserve">P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= 0.010), city development indicator (RR=0.823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 xml:space="preserve">P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&lt; 0.001), and meteorological indicator (RR = 0.786, </w:t>
      </w:r>
      <w:r w:rsidRPr="003221A4">
        <w:rPr>
          <w:rFonts w:ascii="Arial" w:eastAsiaTheme="majorHAnsi" w:hAnsi="Arial" w:cs="Arial"/>
          <w:i/>
          <w:color w:val="000000" w:themeColor="text1"/>
          <w:szCs w:val="21"/>
        </w:rPr>
        <w:t xml:space="preserve">P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= 0.031)</w:t>
      </w:r>
      <w:r w:rsidR="00204A59">
        <w:rPr>
          <w:rFonts w:ascii="Arial" w:eastAsiaTheme="majorHAnsi" w:hAnsi="Arial" w:cs="Arial"/>
          <w:color w:val="000000" w:themeColor="text1"/>
          <w:szCs w:val="21"/>
        </w:rPr>
        <w:t xml:space="preserve"> (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Table </w:t>
      </w:r>
      <w:r w:rsidR="00204A59">
        <w:rPr>
          <w:rFonts w:ascii="Arial" w:eastAsiaTheme="majorHAnsi" w:hAnsi="Arial" w:cs="Arial"/>
          <w:color w:val="000000" w:themeColor="text1"/>
          <w:szCs w:val="21"/>
        </w:rPr>
        <w:t>S</w:t>
      </w:r>
      <w:r w:rsidR="00B41561" w:rsidRPr="003221A4">
        <w:rPr>
          <w:rFonts w:ascii="Arial" w:eastAsiaTheme="majorHAnsi" w:hAnsi="Arial" w:cs="Arial"/>
          <w:color w:val="000000" w:themeColor="text1"/>
          <w:szCs w:val="21"/>
        </w:rPr>
        <w:t>7</w:t>
      </w:r>
      <w:r w:rsidR="00204A59">
        <w:rPr>
          <w:rFonts w:ascii="Arial" w:eastAsiaTheme="majorHAnsi" w:hAnsi="Arial" w:cs="Arial"/>
          <w:color w:val="000000" w:themeColor="text1"/>
          <w:szCs w:val="21"/>
        </w:rPr>
        <w:t>)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 xml:space="preserve">. </w:t>
      </w:r>
    </w:p>
    <w:p w:rsidR="00B41561" w:rsidRPr="003221A4" w:rsidRDefault="00B41561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F668DC" w:rsidRPr="003221A4" w:rsidRDefault="00F668DC" w:rsidP="00A73666">
      <w:pPr>
        <w:suppressLineNumbers/>
        <w:jc w:val="left"/>
        <w:rPr>
          <w:rFonts w:ascii="Arial" w:eastAsiaTheme="majorHAnsi" w:hAnsi="Arial" w:cs="Arial"/>
          <w:color w:val="000000" w:themeColor="text1"/>
          <w:szCs w:val="21"/>
        </w:rPr>
      </w:pPr>
      <w:r w:rsidRPr="003221A4">
        <w:rPr>
          <w:rFonts w:ascii="Arial" w:eastAsiaTheme="majorHAnsi" w:hAnsi="Arial" w:cs="Arial"/>
          <w:b/>
          <w:color w:val="000000" w:themeColor="text1"/>
          <w:szCs w:val="21"/>
        </w:rPr>
        <w:t>Table</w:t>
      </w:r>
      <w:r w:rsidR="003221A4">
        <w:rPr>
          <w:rFonts w:ascii="Arial" w:eastAsiaTheme="majorHAnsi" w:hAnsi="Arial" w:cs="Arial"/>
          <w:b/>
          <w:color w:val="000000" w:themeColor="text1"/>
          <w:szCs w:val="21"/>
        </w:rPr>
        <w:t xml:space="preserve"> </w:t>
      </w:r>
      <w:r w:rsidR="00204A59">
        <w:rPr>
          <w:rFonts w:ascii="Arial" w:eastAsiaTheme="majorHAnsi" w:hAnsi="Arial" w:cs="Arial"/>
          <w:b/>
          <w:color w:val="000000" w:themeColor="text1"/>
          <w:szCs w:val="21"/>
        </w:rPr>
        <w:t>S</w:t>
      </w:r>
      <w:r w:rsidR="00B41561" w:rsidRPr="003221A4">
        <w:rPr>
          <w:rFonts w:ascii="Arial" w:eastAsiaTheme="majorHAnsi" w:hAnsi="Arial" w:cs="Arial"/>
          <w:b/>
          <w:color w:val="000000" w:themeColor="text1"/>
          <w:szCs w:val="21"/>
        </w:rPr>
        <w:t>7</w:t>
      </w:r>
      <w:r w:rsidR="00225A16" w:rsidRPr="003221A4">
        <w:rPr>
          <w:rFonts w:ascii="Arial" w:eastAsiaTheme="majorHAnsi" w:hAnsi="Arial" w:cs="Arial"/>
          <w:color w:val="000000" w:themeColor="text1"/>
          <w:szCs w:val="21"/>
        </w:rPr>
        <w:t xml:space="preserve"> </w:t>
      </w:r>
      <w:r w:rsidRPr="003221A4">
        <w:rPr>
          <w:rFonts w:ascii="Arial" w:eastAsiaTheme="majorHAnsi" w:hAnsi="Arial" w:cs="Arial"/>
          <w:color w:val="000000" w:themeColor="text1"/>
          <w:szCs w:val="21"/>
        </w:rPr>
        <w:t>The Poisson regression model for associations between city characteristics and case-severity rate in patients above and equal to two years</w:t>
      </w:r>
    </w:p>
    <w:tbl>
      <w:tblPr>
        <w:tblW w:w="9052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693"/>
        <w:gridCol w:w="1097"/>
        <w:gridCol w:w="888"/>
        <w:gridCol w:w="992"/>
        <w:gridCol w:w="992"/>
        <w:gridCol w:w="742"/>
        <w:gridCol w:w="1701"/>
      </w:tblGrid>
      <w:tr w:rsidR="00506094" w:rsidRPr="003221A4" w:rsidTr="00506094">
        <w:trPr>
          <w:trHeight w:val="320"/>
          <w:jc w:val="center"/>
        </w:trPr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Variables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Estimate</w:t>
            </w:r>
          </w:p>
        </w:tc>
        <w:tc>
          <w:tcPr>
            <w:tcW w:w="8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S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i/>
                <w:color w:val="000000" w:themeColor="text1"/>
                <w:szCs w:val="21"/>
              </w:rPr>
              <w:t>P</w:t>
            </w: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-value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RR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95% CI for RR</w:t>
            </w:r>
          </w:p>
        </w:tc>
      </w:tr>
      <w:tr w:rsidR="00506094" w:rsidRPr="003221A4" w:rsidTr="00506094">
        <w:trPr>
          <w:trHeight w:val="320"/>
          <w:jc w:val="center"/>
        </w:trPr>
        <w:tc>
          <w:tcPr>
            <w:tcW w:w="2693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increase rate</w:t>
            </w:r>
          </w:p>
        </w:tc>
        <w:tc>
          <w:tcPr>
            <w:tcW w:w="1097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22 </w:t>
            </w:r>
          </w:p>
        </w:tc>
        <w:tc>
          <w:tcPr>
            <w:tcW w:w="888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87 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16 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908 </w:t>
            </w:r>
          </w:p>
        </w:tc>
        <w:tc>
          <w:tcPr>
            <w:tcW w:w="689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1.022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08~1.475</w:t>
            </w:r>
          </w:p>
        </w:tc>
      </w:tr>
      <w:tr w:rsidR="00506094" w:rsidRPr="003221A4" w:rsidTr="0050609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Population density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19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99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189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850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981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09~1.191</w:t>
            </w:r>
          </w:p>
        </w:tc>
      </w:tr>
      <w:tr w:rsidR="00506094" w:rsidRPr="003221A4" w:rsidTr="0050609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GDP increase rate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287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10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2.612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10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50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605~0.931</w:t>
            </w:r>
          </w:p>
        </w:tc>
      </w:tr>
      <w:tr w:rsidR="00506094" w:rsidRPr="003221A4" w:rsidTr="0050609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lastRenderedPageBreak/>
              <w:t>Per capita public green areas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072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78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924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357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930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98~1.084</w:t>
            </w:r>
          </w:p>
        </w:tc>
      </w:tr>
      <w:tr w:rsidR="00506094" w:rsidRPr="003221A4" w:rsidTr="0050609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City development 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195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53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3.668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&lt;0.001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823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41~0.913</w:t>
            </w:r>
          </w:p>
        </w:tc>
      </w:tr>
      <w:tr w:rsidR="00506094" w:rsidRPr="003221A4" w:rsidTr="00506094">
        <w:trPr>
          <w:trHeight w:val="320"/>
          <w:jc w:val="center"/>
        </w:trPr>
        <w:tc>
          <w:tcPr>
            <w:tcW w:w="2693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Meteorological features</w:t>
            </w:r>
          </w:p>
        </w:tc>
        <w:tc>
          <w:tcPr>
            <w:tcW w:w="1097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0.241 </w:t>
            </w:r>
          </w:p>
        </w:tc>
        <w:tc>
          <w:tcPr>
            <w:tcW w:w="888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11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2.178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031 </w:t>
            </w:r>
          </w:p>
        </w:tc>
        <w:tc>
          <w:tcPr>
            <w:tcW w:w="689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786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633~0.976</w:t>
            </w:r>
          </w:p>
        </w:tc>
      </w:tr>
      <w:tr w:rsidR="00506094" w:rsidRPr="003221A4" w:rsidTr="00506094">
        <w:trPr>
          <w:trHeight w:val="320"/>
          <w:jc w:val="center"/>
        </w:trPr>
        <w:tc>
          <w:tcPr>
            <w:tcW w:w="26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left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Intercept</w:t>
            </w:r>
          </w:p>
        </w:tc>
        <w:tc>
          <w:tcPr>
            <w:tcW w:w="10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4.943 </w:t>
            </w:r>
          </w:p>
        </w:tc>
        <w:tc>
          <w:tcPr>
            <w:tcW w:w="88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0.142 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 xml:space="preserve">-34.814 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&lt;0.001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7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06094" w:rsidRPr="003221A4" w:rsidRDefault="00506094" w:rsidP="00506094">
            <w:pPr>
              <w:widowControl/>
              <w:jc w:val="center"/>
              <w:rPr>
                <w:rFonts w:ascii="Arial" w:eastAsiaTheme="majorHAnsi" w:hAnsi="Arial" w:cs="Arial"/>
                <w:color w:val="000000" w:themeColor="text1"/>
                <w:szCs w:val="21"/>
              </w:rPr>
            </w:pPr>
            <w:r w:rsidRPr="003221A4">
              <w:rPr>
                <w:rFonts w:ascii="Arial" w:eastAsiaTheme="majorHAnsi" w:hAnsi="Arial" w:cs="Arial"/>
                <w:color w:val="000000" w:themeColor="text1"/>
                <w:szCs w:val="21"/>
              </w:rPr>
              <w:t>0.005~0.009</w:t>
            </w:r>
          </w:p>
        </w:tc>
      </w:tr>
    </w:tbl>
    <w:p w:rsidR="00F668DC" w:rsidRPr="003221A4" w:rsidRDefault="00F668DC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73666" w:rsidRPr="003221A4" w:rsidRDefault="00A73666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73666" w:rsidRPr="003221A4" w:rsidRDefault="00A73666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DE3C3B" w:rsidRPr="003221A4" w:rsidRDefault="00DE3C3B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AE20F9" w:rsidRPr="003221A4" w:rsidRDefault="00AE20F9" w:rsidP="00A73666">
      <w:pPr>
        <w:suppressLineNumbers/>
        <w:rPr>
          <w:rFonts w:ascii="Arial" w:eastAsiaTheme="majorHAnsi" w:hAnsi="Arial" w:cs="Arial"/>
          <w:color w:val="000000" w:themeColor="text1"/>
          <w:szCs w:val="21"/>
        </w:rPr>
      </w:pPr>
    </w:p>
    <w:p w:rsidR="00F668DC" w:rsidRPr="003221A4" w:rsidRDefault="00F668DC" w:rsidP="00B41561">
      <w:pPr>
        <w:suppressLineNumbers/>
        <w:spacing w:line="600" w:lineRule="auto"/>
        <w:rPr>
          <w:rFonts w:ascii="Arial" w:eastAsiaTheme="majorHAnsi" w:hAnsi="Arial" w:cs="Arial"/>
          <w:b/>
          <w:color w:val="000000" w:themeColor="text1"/>
          <w:sz w:val="24"/>
        </w:rPr>
      </w:pPr>
      <w:r w:rsidRPr="003221A4">
        <w:rPr>
          <w:rFonts w:ascii="Arial" w:eastAsiaTheme="majorHAnsi" w:hAnsi="Arial" w:cs="Arial"/>
          <w:b/>
          <w:color w:val="000000" w:themeColor="text1"/>
          <w:sz w:val="24"/>
        </w:rPr>
        <w:lastRenderedPageBreak/>
        <w:t>Reference</w:t>
      </w:r>
    </w:p>
    <w:p w:rsidR="003221A4" w:rsidRPr="003221A4" w:rsidRDefault="00F668DC" w:rsidP="009A4CCC">
      <w:pPr>
        <w:pStyle w:val="EndNoteBibliography"/>
        <w:ind w:left="420" w:hangingChars="200" w:hanging="420"/>
        <w:rPr>
          <w:noProof/>
        </w:rPr>
      </w:pPr>
      <w:r w:rsidRPr="003221A4">
        <w:rPr>
          <w:rFonts w:ascii="Arial" w:eastAsiaTheme="majorHAnsi" w:hAnsi="Arial" w:cs="Arial"/>
          <w:sz w:val="21"/>
          <w:szCs w:val="21"/>
        </w:rPr>
        <w:fldChar w:fldCharType="begin"/>
      </w:r>
      <w:r w:rsidRPr="003221A4">
        <w:rPr>
          <w:rFonts w:ascii="Arial" w:eastAsiaTheme="majorHAnsi" w:hAnsi="Arial" w:cs="Arial"/>
          <w:sz w:val="21"/>
          <w:szCs w:val="21"/>
        </w:rPr>
        <w:instrText xml:space="preserve"> ADDIN EN.REFLIST </w:instrText>
      </w:r>
      <w:r w:rsidRPr="003221A4">
        <w:rPr>
          <w:rFonts w:ascii="Arial" w:eastAsiaTheme="majorHAnsi" w:hAnsi="Arial" w:cs="Arial"/>
          <w:sz w:val="21"/>
          <w:szCs w:val="21"/>
        </w:rPr>
        <w:fldChar w:fldCharType="separate"/>
      </w:r>
      <w:r w:rsidR="003221A4" w:rsidRPr="003221A4">
        <w:rPr>
          <w:noProof/>
        </w:rPr>
        <w:t>1.</w:t>
      </w:r>
      <w:r w:rsidR="003221A4" w:rsidRPr="003221A4">
        <w:rPr>
          <w:noProof/>
        </w:rPr>
        <w:tab/>
        <w:t>Akinwande MO, Dikko HG, Samson A. Variance Inflation Factor: As a Condition for the Inclusion of Suppressor Variable(s) in Regression Analysis. Open Journal of Statistics. 2015;Vol.05No.07:14.</w:t>
      </w:r>
    </w:p>
    <w:p w:rsidR="00F668DC" w:rsidRPr="003221A4" w:rsidRDefault="00F668DC" w:rsidP="00A73666">
      <w:pPr>
        <w:suppressLineNumbers/>
        <w:spacing w:line="480" w:lineRule="auto"/>
        <w:rPr>
          <w:rFonts w:ascii="Arial" w:eastAsiaTheme="majorHAnsi" w:hAnsi="Arial" w:cs="Arial"/>
        </w:rPr>
      </w:pPr>
      <w:r w:rsidRPr="003221A4">
        <w:rPr>
          <w:rFonts w:ascii="Arial" w:eastAsiaTheme="majorHAnsi" w:hAnsi="Arial" w:cs="Arial"/>
          <w:szCs w:val="21"/>
        </w:rPr>
        <w:fldChar w:fldCharType="end"/>
      </w:r>
    </w:p>
    <w:sectPr w:rsidR="00F668DC" w:rsidRPr="003221A4" w:rsidSect="0002123B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华文细黑">
    <w:altName w:val="微软雅黑"/>
    <w:panose1 w:val="02010600040101010101"/>
    <w:charset w:val="86"/>
    <w:family w:val="auto"/>
    <w:pitch w:val="variable"/>
    <w:sig w:usb0="00000287" w:usb1="080F0000" w:usb2="00000010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9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Health Prevent Med Copy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wx02e25dvsf2eafrqp22drxt5v50ar2ewd&quot;&gt;My EndNote Library&lt;record-ids&gt;&lt;item&gt;199&lt;/item&gt;&lt;/record-ids&gt;&lt;/item&gt;&lt;/Libraries&gt;"/>
  </w:docVars>
  <w:rsids>
    <w:rsidRoot w:val="00FB1339"/>
    <w:rsid w:val="00006564"/>
    <w:rsid w:val="00007597"/>
    <w:rsid w:val="00007807"/>
    <w:rsid w:val="0002123B"/>
    <w:rsid w:val="00025BEE"/>
    <w:rsid w:val="00026CB8"/>
    <w:rsid w:val="000371E2"/>
    <w:rsid w:val="000522EE"/>
    <w:rsid w:val="000536A3"/>
    <w:rsid w:val="00061E1F"/>
    <w:rsid w:val="00072703"/>
    <w:rsid w:val="0007404F"/>
    <w:rsid w:val="00090EE8"/>
    <w:rsid w:val="00097CC9"/>
    <w:rsid w:val="000B0D30"/>
    <w:rsid w:val="000B1BEA"/>
    <w:rsid w:val="000B6840"/>
    <w:rsid w:val="000B7627"/>
    <w:rsid w:val="000C2461"/>
    <w:rsid w:val="000C35AC"/>
    <w:rsid w:val="000E0BAC"/>
    <w:rsid w:val="000E4F97"/>
    <w:rsid w:val="000F589C"/>
    <w:rsid w:val="00111DEB"/>
    <w:rsid w:val="0011638D"/>
    <w:rsid w:val="00121E9F"/>
    <w:rsid w:val="0013261E"/>
    <w:rsid w:val="00146906"/>
    <w:rsid w:val="001476A0"/>
    <w:rsid w:val="00151144"/>
    <w:rsid w:val="00162164"/>
    <w:rsid w:val="00163126"/>
    <w:rsid w:val="00166A8F"/>
    <w:rsid w:val="00175D8E"/>
    <w:rsid w:val="00182BCF"/>
    <w:rsid w:val="001850E4"/>
    <w:rsid w:val="0019258A"/>
    <w:rsid w:val="0019277F"/>
    <w:rsid w:val="00193341"/>
    <w:rsid w:val="001966BD"/>
    <w:rsid w:val="001A129E"/>
    <w:rsid w:val="001A2CC0"/>
    <w:rsid w:val="001B4870"/>
    <w:rsid w:val="001C0698"/>
    <w:rsid w:val="001C7790"/>
    <w:rsid w:val="001D641B"/>
    <w:rsid w:val="001E1F0B"/>
    <w:rsid w:val="001F690C"/>
    <w:rsid w:val="00200E16"/>
    <w:rsid w:val="00204A59"/>
    <w:rsid w:val="002104C4"/>
    <w:rsid w:val="00216DEB"/>
    <w:rsid w:val="00223087"/>
    <w:rsid w:val="00224C5D"/>
    <w:rsid w:val="00225A16"/>
    <w:rsid w:val="0022727D"/>
    <w:rsid w:val="00230459"/>
    <w:rsid w:val="00232A97"/>
    <w:rsid w:val="00237F5D"/>
    <w:rsid w:val="00242255"/>
    <w:rsid w:val="00244630"/>
    <w:rsid w:val="00247B8D"/>
    <w:rsid w:val="002522AE"/>
    <w:rsid w:val="002629FE"/>
    <w:rsid w:val="002662A9"/>
    <w:rsid w:val="00282A57"/>
    <w:rsid w:val="002861CE"/>
    <w:rsid w:val="00290E5A"/>
    <w:rsid w:val="002916B3"/>
    <w:rsid w:val="002957E4"/>
    <w:rsid w:val="002A0F6A"/>
    <w:rsid w:val="002A596F"/>
    <w:rsid w:val="002A67F9"/>
    <w:rsid w:val="002B1EDC"/>
    <w:rsid w:val="002B2EEC"/>
    <w:rsid w:val="002C0D1E"/>
    <w:rsid w:val="002C2E7E"/>
    <w:rsid w:val="002D2459"/>
    <w:rsid w:val="002D2FD4"/>
    <w:rsid w:val="002D5FEF"/>
    <w:rsid w:val="002E7AAA"/>
    <w:rsid w:val="002F478B"/>
    <w:rsid w:val="0030100F"/>
    <w:rsid w:val="003117FA"/>
    <w:rsid w:val="00312104"/>
    <w:rsid w:val="0031482F"/>
    <w:rsid w:val="00316FEC"/>
    <w:rsid w:val="00320C7E"/>
    <w:rsid w:val="003221A4"/>
    <w:rsid w:val="003315C7"/>
    <w:rsid w:val="003361E9"/>
    <w:rsid w:val="00337803"/>
    <w:rsid w:val="00363400"/>
    <w:rsid w:val="00373A74"/>
    <w:rsid w:val="003765B9"/>
    <w:rsid w:val="00383332"/>
    <w:rsid w:val="00395887"/>
    <w:rsid w:val="00397CBF"/>
    <w:rsid w:val="003A5108"/>
    <w:rsid w:val="003A531F"/>
    <w:rsid w:val="003B5000"/>
    <w:rsid w:val="003B5CCB"/>
    <w:rsid w:val="003B60E8"/>
    <w:rsid w:val="003D1599"/>
    <w:rsid w:val="003D37D9"/>
    <w:rsid w:val="003E6446"/>
    <w:rsid w:val="003E7232"/>
    <w:rsid w:val="003F26F4"/>
    <w:rsid w:val="003F4B3A"/>
    <w:rsid w:val="003F5E54"/>
    <w:rsid w:val="003F69D3"/>
    <w:rsid w:val="0040043D"/>
    <w:rsid w:val="00400D03"/>
    <w:rsid w:val="00411D12"/>
    <w:rsid w:val="004145C6"/>
    <w:rsid w:val="004219FC"/>
    <w:rsid w:val="00446CE9"/>
    <w:rsid w:val="00455D12"/>
    <w:rsid w:val="004640EF"/>
    <w:rsid w:val="0046595E"/>
    <w:rsid w:val="00466B46"/>
    <w:rsid w:val="00467497"/>
    <w:rsid w:val="004707A3"/>
    <w:rsid w:val="0047090B"/>
    <w:rsid w:val="0047760B"/>
    <w:rsid w:val="00480767"/>
    <w:rsid w:val="004853E7"/>
    <w:rsid w:val="00486856"/>
    <w:rsid w:val="004877C2"/>
    <w:rsid w:val="00495EFD"/>
    <w:rsid w:val="004A1444"/>
    <w:rsid w:val="004A5C0C"/>
    <w:rsid w:val="004C2DF3"/>
    <w:rsid w:val="004D2424"/>
    <w:rsid w:val="004E74DB"/>
    <w:rsid w:val="004F29E2"/>
    <w:rsid w:val="004F3CC4"/>
    <w:rsid w:val="005003A2"/>
    <w:rsid w:val="00500D91"/>
    <w:rsid w:val="00504D0C"/>
    <w:rsid w:val="00506094"/>
    <w:rsid w:val="00510DB2"/>
    <w:rsid w:val="005134B8"/>
    <w:rsid w:val="00513EAA"/>
    <w:rsid w:val="005141A7"/>
    <w:rsid w:val="005201B0"/>
    <w:rsid w:val="00522745"/>
    <w:rsid w:val="00522899"/>
    <w:rsid w:val="00523312"/>
    <w:rsid w:val="005255A1"/>
    <w:rsid w:val="005349FE"/>
    <w:rsid w:val="00535120"/>
    <w:rsid w:val="00541784"/>
    <w:rsid w:val="00552958"/>
    <w:rsid w:val="005559D8"/>
    <w:rsid w:val="00556B5E"/>
    <w:rsid w:val="005703C8"/>
    <w:rsid w:val="00572BAB"/>
    <w:rsid w:val="005917F8"/>
    <w:rsid w:val="00595C90"/>
    <w:rsid w:val="005A5287"/>
    <w:rsid w:val="005B2D97"/>
    <w:rsid w:val="005B64BB"/>
    <w:rsid w:val="005C0D6F"/>
    <w:rsid w:val="005D22FA"/>
    <w:rsid w:val="005E4614"/>
    <w:rsid w:val="005E7279"/>
    <w:rsid w:val="005F1DCA"/>
    <w:rsid w:val="005F1E7F"/>
    <w:rsid w:val="005F4292"/>
    <w:rsid w:val="005F7CFA"/>
    <w:rsid w:val="00611395"/>
    <w:rsid w:val="00621287"/>
    <w:rsid w:val="00622AB3"/>
    <w:rsid w:val="00624713"/>
    <w:rsid w:val="00625640"/>
    <w:rsid w:val="00633370"/>
    <w:rsid w:val="00634885"/>
    <w:rsid w:val="0064074D"/>
    <w:rsid w:val="00641926"/>
    <w:rsid w:val="00651057"/>
    <w:rsid w:val="006532CD"/>
    <w:rsid w:val="00654E91"/>
    <w:rsid w:val="006556DB"/>
    <w:rsid w:val="00656AAC"/>
    <w:rsid w:val="00662000"/>
    <w:rsid w:val="0066202C"/>
    <w:rsid w:val="00665C9D"/>
    <w:rsid w:val="00671043"/>
    <w:rsid w:val="00671372"/>
    <w:rsid w:val="006728F8"/>
    <w:rsid w:val="00675E13"/>
    <w:rsid w:val="00676A1C"/>
    <w:rsid w:val="006810EB"/>
    <w:rsid w:val="00682717"/>
    <w:rsid w:val="00683D81"/>
    <w:rsid w:val="006A23FC"/>
    <w:rsid w:val="006A510A"/>
    <w:rsid w:val="006B15BD"/>
    <w:rsid w:val="006B6601"/>
    <w:rsid w:val="006C10A5"/>
    <w:rsid w:val="006C4A5A"/>
    <w:rsid w:val="006C5336"/>
    <w:rsid w:val="006C722C"/>
    <w:rsid w:val="006D174D"/>
    <w:rsid w:val="006D4678"/>
    <w:rsid w:val="006F0C40"/>
    <w:rsid w:val="006F6D76"/>
    <w:rsid w:val="006F7D19"/>
    <w:rsid w:val="00710E98"/>
    <w:rsid w:val="00714379"/>
    <w:rsid w:val="007225C7"/>
    <w:rsid w:val="00731187"/>
    <w:rsid w:val="0073266B"/>
    <w:rsid w:val="00741073"/>
    <w:rsid w:val="0074164D"/>
    <w:rsid w:val="007454F5"/>
    <w:rsid w:val="007459A4"/>
    <w:rsid w:val="00747C1B"/>
    <w:rsid w:val="007625E5"/>
    <w:rsid w:val="00767F82"/>
    <w:rsid w:val="00772A2D"/>
    <w:rsid w:val="00772D68"/>
    <w:rsid w:val="00773263"/>
    <w:rsid w:val="00775408"/>
    <w:rsid w:val="007763BE"/>
    <w:rsid w:val="00781811"/>
    <w:rsid w:val="00782976"/>
    <w:rsid w:val="007837F5"/>
    <w:rsid w:val="0078406E"/>
    <w:rsid w:val="00790491"/>
    <w:rsid w:val="00790DE7"/>
    <w:rsid w:val="00793160"/>
    <w:rsid w:val="00794387"/>
    <w:rsid w:val="00795FA9"/>
    <w:rsid w:val="007B7FC0"/>
    <w:rsid w:val="007C35FC"/>
    <w:rsid w:val="007C52AA"/>
    <w:rsid w:val="007D2E98"/>
    <w:rsid w:val="007D3822"/>
    <w:rsid w:val="007D4E8C"/>
    <w:rsid w:val="007D6E4C"/>
    <w:rsid w:val="007E06AB"/>
    <w:rsid w:val="007E4896"/>
    <w:rsid w:val="007E7FC9"/>
    <w:rsid w:val="007F194E"/>
    <w:rsid w:val="007F3C60"/>
    <w:rsid w:val="0080554E"/>
    <w:rsid w:val="00814675"/>
    <w:rsid w:val="00824110"/>
    <w:rsid w:val="0083407B"/>
    <w:rsid w:val="00837EAE"/>
    <w:rsid w:val="0084100F"/>
    <w:rsid w:val="0084405D"/>
    <w:rsid w:val="008507B3"/>
    <w:rsid w:val="008520EA"/>
    <w:rsid w:val="00853D2F"/>
    <w:rsid w:val="0085713D"/>
    <w:rsid w:val="008641F8"/>
    <w:rsid w:val="008674FB"/>
    <w:rsid w:val="008676D4"/>
    <w:rsid w:val="008A2C67"/>
    <w:rsid w:val="008A364D"/>
    <w:rsid w:val="008A642E"/>
    <w:rsid w:val="008B2B3B"/>
    <w:rsid w:val="008B761F"/>
    <w:rsid w:val="008C17D5"/>
    <w:rsid w:val="008D3348"/>
    <w:rsid w:val="008E0C10"/>
    <w:rsid w:val="008E46E4"/>
    <w:rsid w:val="008E5B2A"/>
    <w:rsid w:val="008E5E4E"/>
    <w:rsid w:val="008F6D4E"/>
    <w:rsid w:val="009019A2"/>
    <w:rsid w:val="00905B6D"/>
    <w:rsid w:val="009141F2"/>
    <w:rsid w:val="009167FD"/>
    <w:rsid w:val="00926292"/>
    <w:rsid w:val="00931C47"/>
    <w:rsid w:val="00935D99"/>
    <w:rsid w:val="00940F0D"/>
    <w:rsid w:val="009429BD"/>
    <w:rsid w:val="00953907"/>
    <w:rsid w:val="009577E8"/>
    <w:rsid w:val="0097046B"/>
    <w:rsid w:val="00970FC1"/>
    <w:rsid w:val="00976CB3"/>
    <w:rsid w:val="00985D8D"/>
    <w:rsid w:val="0098648C"/>
    <w:rsid w:val="00990CAB"/>
    <w:rsid w:val="00994A37"/>
    <w:rsid w:val="009966E8"/>
    <w:rsid w:val="00997016"/>
    <w:rsid w:val="009A0EF4"/>
    <w:rsid w:val="009A22ED"/>
    <w:rsid w:val="009A2984"/>
    <w:rsid w:val="009A4CCC"/>
    <w:rsid w:val="009B044F"/>
    <w:rsid w:val="009B5C83"/>
    <w:rsid w:val="009B64FA"/>
    <w:rsid w:val="009C65E0"/>
    <w:rsid w:val="009C7E9D"/>
    <w:rsid w:val="009D22BB"/>
    <w:rsid w:val="009D5998"/>
    <w:rsid w:val="009E7D8B"/>
    <w:rsid w:val="009F1506"/>
    <w:rsid w:val="009F4D79"/>
    <w:rsid w:val="00A047D2"/>
    <w:rsid w:val="00A10398"/>
    <w:rsid w:val="00A12293"/>
    <w:rsid w:val="00A12403"/>
    <w:rsid w:val="00A14DD3"/>
    <w:rsid w:val="00A23CE6"/>
    <w:rsid w:val="00A310D3"/>
    <w:rsid w:val="00A37E01"/>
    <w:rsid w:val="00A420B1"/>
    <w:rsid w:val="00A43B68"/>
    <w:rsid w:val="00A636E6"/>
    <w:rsid w:val="00A71EC3"/>
    <w:rsid w:val="00A729CC"/>
    <w:rsid w:val="00A73666"/>
    <w:rsid w:val="00A73CC9"/>
    <w:rsid w:val="00A779E1"/>
    <w:rsid w:val="00A82B10"/>
    <w:rsid w:val="00A85E21"/>
    <w:rsid w:val="00A93F60"/>
    <w:rsid w:val="00A966CE"/>
    <w:rsid w:val="00AA3F32"/>
    <w:rsid w:val="00AA75F5"/>
    <w:rsid w:val="00AB0EE3"/>
    <w:rsid w:val="00AB552E"/>
    <w:rsid w:val="00AB7035"/>
    <w:rsid w:val="00AC72F2"/>
    <w:rsid w:val="00AD2679"/>
    <w:rsid w:val="00AE20F9"/>
    <w:rsid w:val="00AE2354"/>
    <w:rsid w:val="00AE3776"/>
    <w:rsid w:val="00AE5504"/>
    <w:rsid w:val="00AE6B00"/>
    <w:rsid w:val="00AE70F4"/>
    <w:rsid w:val="00AF676B"/>
    <w:rsid w:val="00AF70E3"/>
    <w:rsid w:val="00B00E2A"/>
    <w:rsid w:val="00B03CFB"/>
    <w:rsid w:val="00B2284C"/>
    <w:rsid w:val="00B30B29"/>
    <w:rsid w:val="00B33445"/>
    <w:rsid w:val="00B352F9"/>
    <w:rsid w:val="00B37455"/>
    <w:rsid w:val="00B41561"/>
    <w:rsid w:val="00B428C3"/>
    <w:rsid w:val="00B42B8C"/>
    <w:rsid w:val="00B4577F"/>
    <w:rsid w:val="00B45DB0"/>
    <w:rsid w:val="00B52129"/>
    <w:rsid w:val="00B563AF"/>
    <w:rsid w:val="00B57C8F"/>
    <w:rsid w:val="00B60F8E"/>
    <w:rsid w:val="00B621C0"/>
    <w:rsid w:val="00B77C1D"/>
    <w:rsid w:val="00B86BEF"/>
    <w:rsid w:val="00B8701A"/>
    <w:rsid w:val="00B91ECD"/>
    <w:rsid w:val="00B95BE4"/>
    <w:rsid w:val="00BA7F99"/>
    <w:rsid w:val="00BC1D4C"/>
    <w:rsid w:val="00BD3329"/>
    <w:rsid w:val="00BD4A91"/>
    <w:rsid w:val="00BD648D"/>
    <w:rsid w:val="00BE0DD6"/>
    <w:rsid w:val="00BF0359"/>
    <w:rsid w:val="00BF58DE"/>
    <w:rsid w:val="00C03D84"/>
    <w:rsid w:val="00C06B74"/>
    <w:rsid w:val="00C07385"/>
    <w:rsid w:val="00C12843"/>
    <w:rsid w:val="00C13764"/>
    <w:rsid w:val="00C14939"/>
    <w:rsid w:val="00C15DF9"/>
    <w:rsid w:val="00C2324E"/>
    <w:rsid w:val="00C33B72"/>
    <w:rsid w:val="00C35F87"/>
    <w:rsid w:val="00C3608A"/>
    <w:rsid w:val="00C36781"/>
    <w:rsid w:val="00C4050F"/>
    <w:rsid w:val="00C429B2"/>
    <w:rsid w:val="00C44614"/>
    <w:rsid w:val="00C461EF"/>
    <w:rsid w:val="00C47C5A"/>
    <w:rsid w:val="00C52D21"/>
    <w:rsid w:val="00C56339"/>
    <w:rsid w:val="00C57DFC"/>
    <w:rsid w:val="00C645D1"/>
    <w:rsid w:val="00C64961"/>
    <w:rsid w:val="00C70C89"/>
    <w:rsid w:val="00C8275D"/>
    <w:rsid w:val="00C95A89"/>
    <w:rsid w:val="00CA044B"/>
    <w:rsid w:val="00CA2EC0"/>
    <w:rsid w:val="00CB3494"/>
    <w:rsid w:val="00CB699F"/>
    <w:rsid w:val="00CD2410"/>
    <w:rsid w:val="00CD6FF0"/>
    <w:rsid w:val="00CE7723"/>
    <w:rsid w:val="00CF6BC1"/>
    <w:rsid w:val="00D05585"/>
    <w:rsid w:val="00D2023E"/>
    <w:rsid w:val="00D22A2D"/>
    <w:rsid w:val="00D237F9"/>
    <w:rsid w:val="00D402FC"/>
    <w:rsid w:val="00D41087"/>
    <w:rsid w:val="00D573C3"/>
    <w:rsid w:val="00D57C72"/>
    <w:rsid w:val="00D667B3"/>
    <w:rsid w:val="00D66935"/>
    <w:rsid w:val="00D83140"/>
    <w:rsid w:val="00D83C29"/>
    <w:rsid w:val="00D87C2C"/>
    <w:rsid w:val="00D92E6F"/>
    <w:rsid w:val="00D97335"/>
    <w:rsid w:val="00DA326A"/>
    <w:rsid w:val="00DA3647"/>
    <w:rsid w:val="00DA6AEA"/>
    <w:rsid w:val="00DB3775"/>
    <w:rsid w:val="00DD763E"/>
    <w:rsid w:val="00DD7A86"/>
    <w:rsid w:val="00DE3C3B"/>
    <w:rsid w:val="00DF4D05"/>
    <w:rsid w:val="00E110DA"/>
    <w:rsid w:val="00E136AF"/>
    <w:rsid w:val="00E23000"/>
    <w:rsid w:val="00E277ED"/>
    <w:rsid w:val="00E30DAA"/>
    <w:rsid w:val="00E31A07"/>
    <w:rsid w:val="00E33277"/>
    <w:rsid w:val="00E33D27"/>
    <w:rsid w:val="00E35ABF"/>
    <w:rsid w:val="00E36F2A"/>
    <w:rsid w:val="00E42BC5"/>
    <w:rsid w:val="00E60CD7"/>
    <w:rsid w:val="00E776EB"/>
    <w:rsid w:val="00E8380B"/>
    <w:rsid w:val="00E86A96"/>
    <w:rsid w:val="00E92039"/>
    <w:rsid w:val="00EA2823"/>
    <w:rsid w:val="00EA704C"/>
    <w:rsid w:val="00EB289E"/>
    <w:rsid w:val="00EB5BA0"/>
    <w:rsid w:val="00EC7114"/>
    <w:rsid w:val="00ED14F1"/>
    <w:rsid w:val="00EE1443"/>
    <w:rsid w:val="00EF00CD"/>
    <w:rsid w:val="00EF2997"/>
    <w:rsid w:val="00EF3908"/>
    <w:rsid w:val="00EF3B35"/>
    <w:rsid w:val="00EF3B74"/>
    <w:rsid w:val="00EF5AC9"/>
    <w:rsid w:val="00EF713A"/>
    <w:rsid w:val="00F05798"/>
    <w:rsid w:val="00F16923"/>
    <w:rsid w:val="00F20317"/>
    <w:rsid w:val="00F254ED"/>
    <w:rsid w:val="00F51AD7"/>
    <w:rsid w:val="00F540B6"/>
    <w:rsid w:val="00F56EA3"/>
    <w:rsid w:val="00F5760A"/>
    <w:rsid w:val="00F627C0"/>
    <w:rsid w:val="00F651FC"/>
    <w:rsid w:val="00F663FE"/>
    <w:rsid w:val="00F6642B"/>
    <w:rsid w:val="00F6643D"/>
    <w:rsid w:val="00F66636"/>
    <w:rsid w:val="00F668DC"/>
    <w:rsid w:val="00F7321D"/>
    <w:rsid w:val="00F76B96"/>
    <w:rsid w:val="00F77FB0"/>
    <w:rsid w:val="00F80137"/>
    <w:rsid w:val="00F820DA"/>
    <w:rsid w:val="00FA0048"/>
    <w:rsid w:val="00FA2377"/>
    <w:rsid w:val="00FB1339"/>
    <w:rsid w:val="00FB1CD9"/>
    <w:rsid w:val="00FB22A3"/>
    <w:rsid w:val="00FB3209"/>
    <w:rsid w:val="00FB7921"/>
    <w:rsid w:val="00FC4341"/>
    <w:rsid w:val="00FC5D91"/>
    <w:rsid w:val="00FD1935"/>
    <w:rsid w:val="00FD28E1"/>
    <w:rsid w:val="00FD5EBB"/>
    <w:rsid w:val="00FD6FCC"/>
    <w:rsid w:val="00FE25BB"/>
    <w:rsid w:val="00FE3DAA"/>
    <w:rsid w:val="00FE4A05"/>
    <w:rsid w:val="00FF560B"/>
    <w:rsid w:val="00FF59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021FE1"/>
  <w15:chartTrackingRefBased/>
  <w15:docId w15:val="{D45223DE-AAD5-C147-B367-1C929FB1B6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">
    <w:name w:val="EndNote Bibliography"/>
    <w:basedOn w:val="a"/>
    <w:link w:val="EndNoteBibliography0"/>
    <w:rsid w:val="00166A8F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166A8F"/>
    <w:rPr>
      <w:rFonts w:ascii="DengXian" w:eastAsia="DengXian" w:hAnsi="DengXian"/>
      <w:sz w:val="20"/>
    </w:rPr>
  </w:style>
  <w:style w:type="table" w:styleId="a3">
    <w:name w:val="Table Grid"/>
    <w:basedOn w:val="a1"/>
    <w:uiPriority w:val="39"/>
    <w:rsid w:val="00F668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line number"/>
    <w:basedOn w:val="a0"/>
    <w:uiPriority w:val="99"/>
    <w:semiHidden/>
    <w:unhideWhenUsed/>
    <w:rsid w:val="00A73666"/>
  </w:style>
  <w:style w:type="paragraph" w:customStyle="1" w:styleId="EndNoteBibliographyTitle">
    <w:name w:val="EndNote Bibliography Title"/>
    <w:basedOn w:val="a"/>
    <w:link w:val="EndNoteBibliographyTitle0"/>
    <w:rsid w:val="0002123B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02123B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1618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58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黑体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宋体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6F15C86-CF70-1842-AEEF-ABA1CB480A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5</TotalTime>
  <Pages>11</Pages>
  <Words>2658</Words>
  <Characters>15152</Characters>
  <Application>Microsoft Office Word</Application>
  <DocSecurity>0</DocSecurity>
  <Lines>126</Lines>
  <Paragraphs>35</Paragraphs>
  <ScaleCrop>false</ScaleCrop>
  <Company/>
  <LinksUpToDate>false</LinksUpToDate>
  <CharactersWithSpaces>17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nqing</dc:creator>
  <cp:keywords/>
  <dc:description/>
  <cp:lastModifiedBy>Panqing</cp:lastModifiedBy>
  <cp:revision>38</cp:revision>
  <dcterms:created xsi:type="dcterms:W3CDTF">2020-08-02T06:12:00Z</dcterms:created>
  <dcterms:modified xsi:type="dcterms:W3CDTF">2020-12-06T15:39:00Z</dcterms:modified>
</cp:coreProperties>
</file>